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A018BD" w:rsidRDefault="001E2856" w:rsidP="002A6DF5">
      <w:pPr>
        <w:rPr>
          <w:rFonts w:ascii="Times New Roman" w:hAnsi="Times New Roman" w:cs="Times New Roman"/>
          <w:b/>
          <w:bCs/>
          <w:color w:val="000000" w:themeColor="text1"/>
        </w:rPr>
      </w:pPr>
      <w:r w:rsidRPr="00A018BD">
        <w:rPr>
          <w:rFonts w:ascii="Times New Roman" w:hAnsi="Times New Roman" w:cs="Times New Roman"/>
          <w:b/>
          <w:bCs/>
          <w:color w:val="000000" w:themeColor="text1"/>
        </w:rPr>
        <w:t xml:space="preserve">Title </w:t>
      </w:r>
    </w:p>
    <w:p w14:paraId="3D7E63C4" w14:textId="42B8BCBF"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A018BD" w:rsidRDefault="001751E9"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32FCDE5C" w14:textId="77777777" w:rsidR="00255B89" w:rsidRPr="00A018BD" w:rsidRDefault="001751E9"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68427111" w:rsidR="001E2856" w:rsidRPr="00A018BD"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57F892A2" w14:textId="57206B31" w:rsidR="00A94FCE" w:rsidRPr="00A018BD"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5D20C087" w14:textId="03137884" w:rsidR="00057944" w:rsidRPr="00A018BD" w:rsidRDefault="00057944" w:rsidP="00057944">
      <w:pPr>
        <w:spacing w:before="100" w:beforeAutospacing="1" w:after="100" w:afterAutospacing="1" w:line="480" w:lineRule="auto"/>
        <w:rPr>
          <w:rFonts w:ascii="Times New Roman" w:eastAsia="Times New Roman" w:hAnsi="Times New Roman" w:cs="Times New Roman"/>
          <w:color w:val="000000" w:themeColor="text1"/>
        </w:rPr>
      </w:pPr>
      <w:r w:rsidRPr="00A018BD">
        <w:rPr>
          <w:rFonts w:ascii="Times New Roman" w:eastAsia="Times New Roman" w:hAnsi="Times New Roman" w:cs="Times New Roman"/>
          <w:color w:val="000000" w:themeColor="text1"/>
        </w:rPr>
        <w:t>Environmental and biotic filtering can act at the community level by affecting vital rates across multiple species. But these filtering processes also act on the species level to affect growth, survival, and reproduction. These fine-scale filtering processes are of particular interest in populations that are small, either because they are naturally rare, or because they are adversely impacted by anthropogenic change. Both positive and negative impacts of both biotic and abiotic filtering on rates of birth, death, growth, or survival can have major implications for a population’s existence</w:t>
      </w:r>
      <w:r w:rsidR="006A6593" w:rsidRPr="00A018BD">
        <w:rPr>
          <w:rFonts w:ascii="Times New Roman" w:eastAsia="Times New Roman" w:hAnsi="Times New Roman" w:cs="Times New Roman"/>
          <w:color w:val="000000" w:themeColor="text1"/>
        </w:rPr>
        <w:t>, particularly</w:t>
      </w:r>
      <w:r w:rsidRPr="00A018BD">
        <w:rPr>
          <w:rFonts w:ascii="Times New Roman" w:eastAsia="Times New Roman" w:hAnsi="Times New Roman" w:cs="Times New Roman"/>
          <w:color w:val="000000" w:themeColor="text1"/>
        </w:rPr>
        <w:t xml:space="preserve"> when it is already small. </w:t>
      </w:r>
    </w:p>
    <w:p w14:paraId="4C86E72A" w14:textId="13CC606C" w:rsidR="00057944" w:rsidRPr="00A018BD" w:rsidRDefault="00057944" w:rsidP="00057944">
      <w:pPr>
        <w:spacing w:before="100" w:beforeAutospacing="1" w:after="100" w:afterAutospacing="1" w:line="480" w:lineRule="auto"/>
        <w:rPr>
          <w:rFonts w:ascii="Times New Roman" w:eastAsia="Times New Roman" w:hAnsi="Times New Roman" w:cs="Times New Roman"/>
          <w:color w:val="000000" w:themeColor="text1"/>
        </w:rPr>
      </w:pPr>
      <w:r w:rsidRPr="00A018BD">
        <w:rPr>
          <w:rFonts w:ascii="Times New Roman" w:eastAsia="Times New Roman" w:hAnsi="Times New Roman" w:cs="Times New Roman"/>
          <w:color w:val="000000" w:themeColor="text1"/>
        </w:rPr>
        <w:t xml:space="preserve">There are five main processes by which abiotic and biotic variation can impact vital rates to maintain rare populations: negative density dependence, opposing response of demographic rates to the same environmental factors, vital rate buffering, asynchronous responses between subpopulations, and source-sink dynamics </w:t>
      </w:r>
      <w:r w:rsidRPr="00A018BD">
        <w:rPr>
          <w:rFonts w:ascii="Times New Roman" w:eastAsia="Times New Roman" w:hAnsi="Times New Roman" w:cs="Times New Roman"/>
          <w:color w:val="000000" w:themeColor="text1"/>
        </w:rPr>
        <w:fldChar w:fldCharType="begin" w:fldLock="1"/>
      </w:r>
      <w:r w:rsidR="00143F37"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Pr="00A018BD">
        <w:rPr>
          <w:rFonts w:ascii="Times New Roman" w:eastAsia="Times New Roman" w:hAnsi="Times New Roman" w:cs="Times New Roman"/>
          <w:color w:val="000000" w:themeColor="text1"/>
        </w:rPr>
        <w:fldChar w:fldCharType="separate"/>
      </w:r>
      <w:r w:rsidR="0002340D" w:rsidRPr="00A018BD">
        <w:rPr>
          <w:rFonts w:ascii="Times New Roman" w:eastAsia="Times New Roman" w:hAnsi="Times New Roman" w:cs="Times New Roman"/>
          <w:noProof/>
          <w:color w:val="000000" w:themeColor="text1"/>
        </w:rPr>
        <w:t>(Dibner et al. 2019)</w:t>
      </w:r>
      <w:r w:rsidRPr="00A018BD">
        <w:rPr>
          <w:rFonts w:ascii="Times New Roman" w:eastAsia="Times New Roman" w:hAnsi="Times New Roman" w:cs="Times New Roman"/>
          <w:color w:val="000000" w:themeColor="text1"/>
        </w:rPr>
        <w:fldChar w:fldCharType="end"/>
      </w:r>
      <w:r w:rsidRPr="00A018BD">
        <w:rPr>
          <w:rFonts w:ascii="Times New Roman" w:eastAsia="Times New Roman" w:hAnsi="Times New Roman" w:cs="Times New Roman"/>
          <w:color w:val="000000" w:themeColor="text1"/>
        </w:rPr>
        <w:t xml:space="preserve">. Determining which of these factors contribute to persistence or decline in populations of rare species is critical for informed conservation and management. I will use size-based Integral Population Models (IPMs) that incorporate a seed bank stage to identify which factors are contributing to the persistence and in some cases population growth of a rare plant species, </w:t>
      </w:r>
      <w:r w:rsidRPr="00A018BD">
        <w:rPr>
          <w:rFonts w:ascii="Times New Roman" w:eastAsia="Times New Roman" w:hAnsi="Times New Roman" w:cs="Times New Roman"/>
          <w:i/>
          <w:iCs/>
          <w:color w:val="000000" w:themeColor="text1"/>
        </w:rPr>
        <w:t>Oenothera coloradensis</w:t>
      </w:r>
      <w:r w:rsidRPr="00A018BD">
        <w:rPr>
          <w:rFonts w:ascii="Times New Roman" w:eastAsia="Times New Roman" w:hAnsi="Times New Roman" w:cs="Times New Roman"/>
          <w:color w:val="000000" w:themeColor="text1"/>
        </w:rPr>
        <w:t xml:space="preserve"> (Onagraceae). </w:t>
      </w:r>
    </w:p>
    <w:p w14:paraId="6F7F175D" w14:textId="6027662C" w:rsidR="00057944" w:rsidRPr="00A018BD" w:rsidRDefault="00057944" w:rsidP="00057944">
      <w:pPr>
        <w:pStyle w:val="NormalWeb"/>
        <w:spacing w:line="480" w:lineRule="auto"/>
        <w:rPr>
          <w:color w:val="000000" w:themeColor="text1"/>
        </w:rPr>
      </w:pPr>
      <w:r w:rsidRPr="00A018BD">
        <w:rPr>
          <w:color w:val="000000" w:themeColor="text1"/>
        </w:rPr>
        <w:t xml:space="preserve">Oenothera coloradensis is monocarpic perennial forb that occurs in riparian habitats in southeastern Wyoming, northern Colorado, and western Nebraska. It was listed as ‘threatened’ </w:t>
      </w:r>
      <w:r w:rsidRPr="00A018BD">
        <w:rPr>
          <w:color w:val="000000" w:themeColor="text1"/>
        </w:rPr>
        <w:lastRenderedPageBreak/>
        <w:t>under the Endangered Species Act from 2000 until 2019, when it was delisted due to recovery. The largest known population</w:t>
      </w:r>
      <w:r w:rsidR="00892E76">
        <w:rPr>
          <w:color w:val="000000" w:themeColor="text1"/>
        </w:rPr>
        <w:t xml:space="preserve"> on federal land</w:t>
      </w:r>
      <w:r w:rsidRPr="00A018BD">
        <w:rPr>
          <w:color w:val="000000" w:themeColor="text1"/>
        </w:rPr>
        <w:t xml:space="preserve"> exists on the FE Warren Airforce Base (FEWAFB) near Cheyenne, WY, and the Soapstone Prairie Natural Area in Larimer County, CO. A three-year demographic study of O. coloradensis was established at the FEWAFB in the 1990s. The results from this study were used to create a matrix population model for this species, which indicated overall population growth with spatial variability in population growth rates across measured subpopulations, and identified the transitions from large rosette to reproductive, and from seedling to small rosette as the most important for population growth </w:t>
      </w:r>
      <w:r w:rsidRPr="00A018BD">
        <w:rPr>
          <w:color w:val="000000" w:themeColor="text1"/>
        </w:rPr>
        <w:fldChar w:fldCharType="begin" w:fldLock="1"/>
      </w:r>
      <w:r w:rsidR="00143F37" w:rsidRPr="00A018BD">
        <w:rPr>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A018BD">
        <w:rPr>
          <w:color w:val="000000" w:themeColor="text1"/>
        </w:rPr>
        <w:fldChar w:fldCharType="separate"/>
      </w:r>
      <w:r w:rsidR="0002340D" w:rsidRPr="00A018BD">
        <w:rPr>
          <w:noProof/>
          <w:color w:val="000000" w:themeColor="text1"/>
        </w:rPr>
        <w:t>(Floyd and Ranker 1998)</w:t>
      </w:r>
      <w:r w:rsidRPr="00A018BD">
        <w:rPr>
          <w:color w:val="000000" w:themeColor="text1"/>
        </w:rPr>
        <w:fldChar w:fldCharType="end"/>
      </w:r>
      <w:r w:rsidRPr="00A018BD">
        <w:rPr>
          <w:color w:val="000000" w:themeColor="text1"/>
        </w:rPr>
        <w:t xml:space="preserve">.  Our study will evaluate the current population growth rates of O. coloradensis in three FEWAFB subpopulations, and three subpopulations at Soapstone. I will use IPMs in place of transition matrix models, which allow us to model transition probabilities across a continuous spectrum of plant size, as opposed to discrete life stages </w:t>
      </w:r>
      <w:r w:rsidRPr="00A018BD">
        <w:rPr>
          <w:color w:val="000000" w:themeColor="text1"/>
        </w:rPr>
        <w:fldChar w:fldCharType="begin" w:fldLock="1"/>
      </w:r>
      <w:r w:rsidR="00143F37"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Pr="00A018BD">
        <w:rPr>
          <w:color w:val="000000" w:themeColor="text1"/>
        </w:rPr>
        <w:fldChar w:fldCharType="separate"/>
      </w:r>
      <w:r w:rsidR="0002340D" w:rsidRPr="00A018BD">
        <w:rPr>
          <w:noProof/>
          <w:color w:val="000000" w:themeColor="text1"/>
        </w:rPr>
        <w:t>(Easterling et al. 2000)</w:t>
      </w:r>
      <w:r w:rsidRPr="00A018BD">
        <w:rPr>
          <w:color w:val="000000" w:themeColor="text1"/>
        </w:rPr>
        <w:fldChar w:fldCharType="end"/>
      </w:r>
      <w:r w:rsidRPr="00A018BD">
        <w:rPr>
          <w:color w:val="000000" w:themeColor="text1"/>
        </w:rPr>
        <w:t xml:space="preserve">. The updated model of vital rates for these populations, combined with measurements of environmental variation, will allow us to identify mechanisms by which biotic and abiotic filtering are driving subpopulation persistence or decline. Even though O. coloradensis is no longer managed under the Endangered Species Act, it is critical that we understand the forces shaping population size and fitness in order to effectively keep this species on a trajectory of recovery. </w:t>
      </w:r>
    </w:p>
    <w:p w14:paraId="11BD295F" w14:textId="2EC0B1AD" w:rsidR="00057944" w:rsidRPr="00A018BD" w:rsidRDefault="00057944" w:rsidP="00057944">
      <w:pPr>
        <w:spacing w:before="100" w:beforeAutospacing="1" w:after="100" w:afterAutospacing="1" w:line="480" w:lineRule="auto"/>
        <w:rPr>
          <w:rFonts w:ascii="Times New Roman" w:eastAsia="Times New Roman" w:hAnsi="Times New Roman" w:cs="Times New Roman"/>
          <w:color w:val="000000" w:themeColor="text1"/>
        </w:rPr>
      </w:pPr>
      <w:r w:rsidRPr="00A018BD">
        <w:rPr>
          <w:rFonts w:ascii="Times New Roman" w:eastAsia="Times New Roman" w:hAnsi="Times New Roman" w:cs="Times New Roman"/>
          <w:color w:val="000000" w:themeColor="text1"/>
        </w:rPr>
        <w:t xml:space="preserve">Hypothesis 1: Density dependence, small-scale source-sink dynamics and asynchronous responses between subpopulations are important mechanisms for the persistence of O. coloradensis populations. This species occurs in habitats that naturally experience frequent, highly-localized disturbance, which means that some subpopulations of O. coloradensis might be negatively affected by flood, for example, while other nearby populations are simultaneously thriving due to lack of disturbance. This population-wide pattern of asynchronous disturbance </w:t>
      </w:r>
      <w:r w:rsidRPr="00A018BD">
        <w:rPr>
          <w:rFonts w:ascii="Times New Roman" w:eastAsia="Times New Roman" w:hAnsi="Times New Roman" w:cs="Times New Roman"/>
          <w:color w:val="000000" w:themeColor="text1"/>
        </w:rPr>
        <w:lastRenderedPageBreak/>
        <w:t xml:space="preserve">also could make source-sink dynamics important. We also have anecdotal evidence of large fluctuations in the number of plants within subpopulations, indicating that density dependence might be important. </w:t>
      </w:r>
    </w:p>
    <w:p w14:paraId="3F08C97D" w14:textId="122503BA" w:rsidR="008919CB" w:rsidRPr="00A018BD" w:rsidRDefault="008919CB" w:rsidP="008919CB">
      <w:pPr>
        <w:pStyle w:val="ListParagraph"/>
        <w:numPr>
          <w:ilvl w:val="0"/>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Motivation for the study</w:t>
      </w:r>
    </w:p>
    <w:p w14:paraId="310C9FEF" w14:textId="295ECA87" w:rsidR="008919CB" w:rsidRPr="00A018BD" w:rsidRDefault="008919CB" w:rsidP="008919CB">
      <w:pPr>
        <w:pStyle w:val="ListParagraph"/>
        <w:numPr>
          <w:ilvl w:val="1"/>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Importance of demographic information for conservation</w:t>
      </w:r>
    </w:p>
    <w:p w14:paraId="348C747C" w14:textId="7840265F" w:rsidR="008919CB" w:rsidRPr="00A018BD" w:rsidRDefault="008919CB" w:rsidP="008919CB">
      <w:pPr>
        <w:pStyle w:val="ListParagraph"/>
        <w:numPr>
          <w:ilvl w:val="1"/>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Of particular importance for rare plants</w:t>
      </w:r>
    </w:p>
    <w:p w14:paraId="500CF715" w14:textId="2E1EC7AC" w:rsidR="008919CB" w:rsidRPr="00A018BD" w:rsidRDefault="008919CB" w:rsidP="008919CB">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Important to identify life stages most relevant to population growth/persistence—considering </w:t>
      </w:r>
      <w:r w:rsidRPr="00A018BD">
        <w:rPr>
          <w:rFonts w:ascii="Times New Roman" w:hAnsi="Times New Roman" w:cs="Times New Roman"/>
          <w:i/>
          <w:iCs/>
          <w:color w:val="000000" w:themeColor="text1"/>
        </w:rPr>
        <w:t>every</w:t>
      </w:r>
      <w:r w:rsidRPr="00A018BD">
        <w:rPr>
          <w:rFonts w:ascii="Times New Roman" w:hAnsi="Times New Roman" w:cs="Times New Roman"/>
          <w:color w:val="000000" w:themeColor="text1"/>
        </w:rPr>
        <w:t xml:space="preserve"> life stage</w:t>
      </w:r>
    </w:p>
    <w:p w14:paraId="6DDED046" w14:textId="57D55BBB" w:rsidR="008919CB" w:rsidRPr="00A018BD" w:rsidRDefault="008919CB" w:rsidP="008919CB">
      <w:pPr>
        <w:pStyle w:val="ListParagraph"/>
        <w:numPr>
          <w:ilvl w:val="3"/>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Talk about seedbanks here</w:t>
      </w:r>
    </w:p>
    <w:p w14:paraId="1967840A" w14:textId="3A148060" w:rsidR="008919CB" w:rsidRPr="00A018BD" w:rsidRDefault="008919CB" w:rsidP="008919CB">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Also important to identify other processes that affect population growth/persistence, and may </w:t>
      </w:r>
      <w:r w:rsidR="001A1048" w:rsidRPr="00A018BD">
        <w:rPr>
          <w:rFonts w:ascii="Times New Roman" w:hAnsi="Times New Roman" w:cs="Times New Roman"/>
          <w:color w:val="000000" w:themeColor="text1"/>
        </w:rPr>
        <w:t>allow rare populations to persist</w:t>
      </w:r>
    </w:p>
    <w:p w14:paraId="202E0242" w14:textId="7E8CF223" w:rsidR="001A1048" w:rsidRPr="00A018BD" w:rsidRDefault="001A1048" w:rsidP="001A1048">
      <w:pPr>
        <w:pStyle w:val="ListParagraph"/>
        <w:numPr>
          <w:ilvl w:val="0"/>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Introduce study species</w:t>
      </w:r>
    </w:p>
    <w:p w14:paraId="56390021" w14:textId="77777777" w:rsidR="0032704B" w:rsidRPr="00A018BD" w:rsidRDefault="001A1048" w:rsidP="0032704B">
      <w:pPr>
        <w:pStyle w:val="ListParagraph"/>
        <w:numPr>
          <w:ilvl w:val="1"/>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Basic intro</w:t>
      </w:r>
    </w:p>
    <w:p w14:paraId="4D1A6650" w14:textId="5E0952A7" w:rsidR="0032704B" w:rsidRPr="00A018BD" w:rsidRDefault="0032704B" w:rsidP="0061419E">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O. coloradesis</w:t>
      </w:r>
      <w:r w:rsidRPr="00A018BD">
        <w:rPr>
          <w:rFonts w:ascii="Times New Roman" w:hAnsi="Times New Roman" w:cs="Times New Roman"/>
          <w:color w:val="000000" w:themeColor="text1"/>
        </w:rPr>
        <w:t xml:space="preserve"> is "weakly conserved",  and has a "protection status score" of 1.7 out of 10 </w:t>
      </w:r>
      <w:r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Rondeau","given":"R","non-dropping-particle":"","parse-names":false,"suffix":""},{"dropping-particle":"","family":"Decker","given":"K.","non-dropping-particle":"","parse-names":false,"suffix":""},{"dropping-particle":"","family":"Handwerk","given":"J.","non-dropping-particle":"","parse-names":false,"suffix":""},{"dropping-particle":"","family":"Siemers","given":"J.","non-dropping-particle":"","parse-names":false,"suffix":""},{"dropping-particle":"","family":"Grunau","given":"L.","non-dropping-particle":"","parse-names":false,"suffix":""},{"dropping-particle":"","family":"Pague","given":"C.","non-dropping-particle":"","parse-names":false,"suffix":""}],"id":"ITEM-1","issued":{"date-parts":[["2011"]]},"publisher-place":"Fort Collins, CO","title":"The state of Colorado’s biodiversity","type":"report"},"uris":["http://www.mendeley.com/documents/?uuid=a78a68b6-245f-491f-9b37-dd9d6d70da6f"]}],"mendeley":{"formattedCitation":"(Rondeau et al. 2011)","plainTextFormattedCitation":"(Rondeau et al. 2011)","previouslyFormattedCitation":"(Rondeau et al. 2011)"},"properties":{"noteIndex":0},"schema":"https://github.com/citation-style-language/schema/raw/master/csl-citation.json"}</w:instrText>
      </w:r>
      <w:r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Rondeau et al. 2011)</w:t>
      </w:r>
      <w:r w:rsidRPr="00A018BD">
        <w:rPr>
          <w:rFonts w:ascii="Times New Roman" w:hAnsi="Times New Roman" w:cs="Times New Roman"/>
          <w:color w:val="000000" w:themeColor="text1"/>
        </w:rPr>
        <w:fldChar w:fldCharType="end"/>
      </w:r>
      <w:r w:rsidR="00584E98" w:rsidRPr="00A018BD">
        <w:rPr>
          <w:rFonts w:ascii="Times New Roman" w:hAnsi="Times New Roman" w:cs="Times New Roman"/>
          <w:color w:val="000000" w:themeColor="text1"/>
        </w:rPr>
        <w:t>—primarily due to lack of conservation of its habitat, and likelihood of development impact (particularly oil and gas)</w:t>
      </w:r>
    </w:p>
    <w:p w14:paraId="7755E90C" w14:textId="312F6B07" w:rsidR="00A32038" w:rsidRPr="00A018BD" w:rsidRDefault="00A32038" w:rsidP="0061419E">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iCs/>
          <w:color w:val="000000" w:themeColor="text1"/>
        </w:rPr>
        <w:t xml:space="preserve">ESA listing rule: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p>
    <w:p w14:paraId="2DE070E1" w14:textId="7AC87E41" w:rsidR="0032704B" w:rsidRPr="00A018BD" w:rsidRDefault="0061419E" w:rsidP="0032704B">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Delisting proposal: </w:t>
      </w:r>
      <w:r w:rsidR="00F1234D"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sidR="00F1234D"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Kurth 2018)</w:t>
      </w:r>
      <w:r w:rsidR="00F1234D" w:rsidRPr="00A018BD">
        <w:rPr>
          <w:rFonts w:ascii="Times New Roman" w:hAnsi="Times New Roman" w:cs="Times New Roman"/>
          <w:color w:val="000000" w:themeColor="text1"/>
        </w:rPr>
        <w:fldChar w:fldCharType="end"/>
      </w:r>
    </w:p>
    <w:p w14:paraId="40CB0556" w14:textId="178408A6" w:rsidR="00291E15" w:rsidRPr="00A018BD" w:rsidRDefault="00291E15" w:rsidP="0032704B">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Final desilting rule: </w:t>
      </w:r>
      <w:r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Everson 2019)</w:t>
      </w:r>
      <w:r w:rsidRPr="00A018BD">
        <w:rPr>
          <w:rFonts w:ascii="Times New Roman" w:hAnsi="Times New Roman" w:cs="Times New Roman"/>
          <w:color w:val="000000" w:themeColor="text1"/>
        </w:rPr>
        <w:fldChar w:fldCharType="end"/>
      </w:r>
    </w:p>
    <w:p w14:paraId="2C75593B" w14:textId="6D960EA8" w:rsidR="00E06DA4" w:rsidRPr="00A018BD" w:rsidRDefault="00E06DA4" w:rsidP="00715E40">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2021 WYNDD monitoring report </w:t>
      </w:r>
      <w:r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Pr="00A018BD">
        <w:rPr>
          <w:rFonts w:ascii="Times New Roman" w:hAnsi="Times New Roman" w:cs="Times New Roman"/>
          <w:color w:val="000000" w:themeColor="text1"/>
        </w:rPr>
        <w:fldChar w:fldCharType="end"/>
      </w:r>
      <w:r w:rsidR="00715E40" w:rsidRPr="00A018BD">
        <w:rPr>
          <w:rFonts w:ascii="Times New Roman" w:hAnsi="Times New Roman" w:cs="Times New Roman"/>
          <w:color w:val="000000" w:themeColor="text1"/>
        </w:rPr>
        <w:t xml:space="preserve"> (incorporates census data through 2020)</w:t>
      </w:r>
    </w:p>
    <w:p w14:paraId="627B3B5E" w14:textId="374EB956" w:rsidR="001A1048" w:rsidRPr="00A018BD" w:rsidRDefault="001A1048" w:rsidP="001A1048">
      <w:pPr>
        <w:pStyle w:val="ListParagraph"/>
        <w:numPr>
          <w:ilvl w:val="1"/>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Previous work</w:t>
      </w:r>
    </w:p>
    <w:p w14:paraId="6228EF4F" w14:textId="54157678" w:rsidR="001A1048" w:rsidRPr="00A018BD" w:rsidRDefault="001A1048" w:rsidP="001A1048">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lastRenderedPageBreak/>
        <w:t xml:space="preserve">Floyd and Ranker; Burgess; WYNDD monitoring; Soapstone counts? </w:t>
      </w:r>
    </w:p>
    <w:p w14:paraId="566EC198" w14:textId="1E6B441D" w:rsidR="003C4FC7" w:rsidRPr="00A018BD" w:rsidRDefault="003C4FC7" w:rsidP="001A1048">
      <w:pPr>
        <w:pStyle w:val="ListParagraph"/>
        <w:numPr>
          <w:ilvl w:val="2"/>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Floyd and Ranker identified size as the more important for lambda than age</w:t>
      </w:r>
    </w:p>
    <w:p w14:paraId="616E1DE7" w14:textId="383AC3D2" w:rsidR="001A1048" w:rsidRPr="00A018BD" w:rsidRDefault="001A1048" w:rsidP="001A1048">
      <w:pPr>
        <w:pStyle w:val="ListParagraph"/>
        <w:numPr>
          <w:ilvl w:val="0"/>
          <w:numId w:val="6"/>
        </w:num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Brief synopsis of what we did</w:t>
      </w:r>
    </w:p>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7BAD843C"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r w:rsidR="009E40E7" w:rsidRPr="00A018BD">
        <w:rPr>
          <w:rFonts w:ascii="Times New Roman" w:hAnsi="Times New Roman" w:cs="Times New Roman"/>
          <w:i/>
          <w:iCs/>
          <w:color w:val="000000" w:themeColor="text1"/>
        </w:rPr>
        <w:t>Gaura neomexicana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in the Onagracea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between 10 and 30 cm tall that bears flowers and fruits. </w:t>
      </w:r>
      <w:r w:rsidR="00FD494A" w:rsidRPr="00A018BD">
        <w:rPr>
          <w:rFonts w:ascii="Times New Roman" w:hAnsi="Times New Roman" w:cs="Times New Roman"/>
          <w:color w:val="000000" w:themeColor="text1"/>
        </w:rPr>
        <w:t>Plants almost always die after flowering</w:t>
      </w:r>
      <w:r w:rsidR="008657EA" w:rsidRPr="00A018BD">
        <w:rPr>
          <w:rFonts w:ascii="Times New Roman" w:hAnsi="Times New Roman" w:cs="Times New Roman"/>
          <w:color w:val="000000" w:themeColor="text1"/>
        </w:rPr>
        <w:t>.</w:t>
      </w:r>
      <w:r w:rsidR="007C078F"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Seeds are contained within small, 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mature 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dispersers.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w:t>
      </w:r>
      <w:r w:rsidR="00B8204B" w:rsidRPr="00A018BD">
        <w:rPr>
          <w:rFonts w:ascii="Times New Roman" w:hAnsi="Times New Roman" w:cs="Times New Roman"/>
          <w:color w:val="000000" w:themeColor="text1"/>
        </w:rPr>
        <w:lastRenderedPageBreak/>
        <w:t xml:space="preserve">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ascopyrum smithii</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Glycyrrhiza lepidota</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Iris missouri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irsium flodmanii</w:t>
      </w:r>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squarrosa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t>Salix exigua</w:t>
      </w:r>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100F280F"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All historical and extant known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r w:rsidR="00892E76" w:rsidRPr="00A018BD">
        <w:rPr>
          <w:rFonts w:ascii="Times New Roman" w:hAnsi="Times New Roman" w:cs="Times New Roman"/>
          <w:color w:val="000000" w:themeColor="text1"/>
        </w:rPr>
        <w:t>17,000-acre</w:t>
      </w:r>
      <w:r w:rsidR="00993A94" w:rsidRPr="00A018BD">
        <w:rPr>
          <w:rFonts w:ascii="Times New Roman" w:hAnsi="Times New Roman" w:cs="Times New Roman"/>
          <w:color w:val="000000" w:themeColor="text1"/>
        </w:rPr>
        <w:t xml:space="preserve"> 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w:t>
      </w:r>
      <w:r w:rsidR="005E51D7" w:rsidRPr="00A018BD">
        <w:rPr>
          <w:rFonts w:ascii="Times New Roman" w:hAnsi="Times New Roman" w:cs="Times New Roman"/>
          <w:color w:val="000000" w:themeColor="text1"/>
        </w:rPr>
        <w:lastRenderedPageBreak/>
        <w:t>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potential for extinction because of habitat loss due to ranching, natural resource extraction, and shrub encroachment resulting from altered disturbance regimes.  </w:t>
      </w:r>
    </w:p>
    <w:p w14:paraId="371ECABA" w14:textId="1E62E065"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r w:rsidR="007A797D" w:rsidRPr="00A018BD">
        <w:rPr>
          <w:rFonts w:ascii="Times New Roman" w:hAnsi="Times New Roman" w:cs="Times New Roman"/>
          <w:color w:val="000000" w:themeColor="text1"/>
        </w:rPr>
        <w:t xml:space="preserve"> that </w:t>
      </w:r>
      <w:r w:rsidR="00F8758D" w:rsidRPr="00A018BD">
        <w:rPr>
          <w:rFonts w:ascii="Times New Roman" w:hAnsi="Times New Roman" w:cs="Times New Roman"/>
          <w:color w:val="000000" w:themeColor="text1"/>
        </w:rPr>
        <w:t>h</w:t>
      </w:r>
      <w:r w:rsidR="007A797D" w:rsidRPr="00A018BD">
        <w:rPr>
          <w:rFonts w:ascii="Times New Roman" w:hAnsi="Times New Roman" w:cs="Times New Roman"/>
          <w:color w:val="000000" w:themeColor="text1"/>
        </w:rPr>
        <w:t>ad</w:t>
      </w:r>
      <w:r w:rsidR="00F8758D" w:rsidRPr="00A018BD">
        <w:rPr>
          <w:rFonts w:ascii="Times New Roman" w:hAnsi="Times New Roman" w:cs="Times New Roman"/>
          <w:color w:val="000000" w:themeColor="text1"/>
        </w:rPr>
        <w:t xml:space="preserve"> a maximum leaf length greater than 3</w:t>
      </w:r>
      <w:r w:rsidR="0026424D" w:rsidRPr="00A018BD">
        <w:rPr>
          <w:rFonts w:ascii="Times New Roman" w:hAnsi="Times New Roman" w:cs="Times New Roman"/>
          <w:color w:val="000000" w:themeColor="text1"/>
        </w:rPr>
        <w:t xml:space="preserve"> cm,  and</w:t>
      </w:r>
      <w:r w:rsidR="007A797D" w:rsidRPr="00A018BD">
        <w:rPr>
          <w:rFonts w:ascii="Times New Roman" w:hAnsi="Times New Roman" w:cs="Times New Roman"/>
          <w:color w:val="000000" w:themeColor="text1"/>
        </w:rPr>
        <w:t xml:space="preserve"> recorded </w:t>
      </w:r>
      <w:r w:rsidR="0026424D" w:rsidRPr="00A018BD">
        <w:rPr>
          <w:rFonts w:ascii="Times New Roman" w:hAnsi="Times New Roman" w:cs="Times New Roman"/>
          <w:color w:val="000000" w:themeColor="text1"/>
        </w:rPr>
        <w:t xml:space="preserve">their </w:t>
      </w:r>
      <w:r w:rsidR="007A797D" w:rsidRPr="00A018BD">
        <w:rPr>
          <w:rFonts w:ascii="Times New Roman" w:hAnsi="Times New Roman" w:cs="Times New Roman"/>
          <w:color w:val="000000" w:themeColor="text1"/>
        </w:rPr>
        <w:t>longest leaf length, reproductive status, reproductive output, and presence and character of herbivory damage</w:t>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larger than 3 cm and re-measured all surviving plants from previous years. There were too many </w:t>
      </w:r>
      <w:r w:rsidR="0026424D" w:rsidRPr="00A018BD">
        <w:rPr>
          <w:rFonts w:ascii="Times New Roman" w:hAnsi="Times New Roman" w:cs="Times New Roman"/>
          <w:i/>
          <w:iCs/>
          <w:color w:val="000000" w:themeColor="text1"/>
        </w:rPr>
        <w:t xml:space="preserve">O. coloradensis </w:t>
      </w:r>
      <w:r w:rsidR="0026424D" w:rsidRPr="00A018BD">
        <w:rPr>
          <w:rFonts w:ascii="Times New Roman" w:hAnsi="Times New Roman" w:cs="Times New Roman"/>
          <w:color w:val="000000" w:themeColor="text1"/>
        </w:rPr>
        <w:t>plants smaller than 3 cm in longest leaf length to map and tag each year, so instead we recorded a tally of thes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that 3 cm as “mature plants.”</w:t>
      </w:r>
      <w:r w:rsidR="00832F11" w:rsidRPr="00A018BD">
        <w:rPr>
          <w:rFonts w:ascii="Times New Roman" w:hAnsi="Times New Roman" w:cs="Times New Roman"/>
          <w:color w:val="000000" w:themeColor="text1"/>
        </w:rPr>
        <w:t xml:space="preserve"> All censuses 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2A5D9F5F"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lastRenderedPageBreak/>
        <w:t xml:space="preserve">It was not possible to measure exact reproductive output for flowering mature individuals, sinc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sidRPr="00A018BD">
        <w:rPr>
          <w:rFonts w:ascii="Times New Roman" w:hAnsi="Times New Roman" w:cs="Times New Roman"/>
          <w:color w:val="000000" w:themeColor="text1"/>
        </w:rPr>
        <w:t>Linear regression using stem</w:t>
      </w:r>
      <w:r w:rsidR="00FC0971" w:rsidRPr="00A018BD">
        <w:rPr>
          <w:rFonts w:ascii="Times New Roman" w:hAnsi="Times New Roman" w:cs="Times New Roman"/>
          <w:color w:val="000000" w:themeColor="text1"/>
        </w:rPr>
        <w:t xml:space="preserve"> measurements and capsule counts from </w:t>
      </w:r>
      <w:r w:rsidR="00CA031C" w:rsidRPr="00A018BD">
        <w:rPr>
          <w:rFonts w:ascii="Times New Roman" w:hAnsi="Times New Roman" w:cs="Times New Roman"/>
          <w:color w:val="000000" w:themeColor="text1"/>
        </w:rPr>
        <w:t>106 individuals indicates that number of capsules produced =  2.95 + 2.0*(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ultiple R-squared = 0.67, P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lastRenderedPageBreak/>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03709FF8" w14:textId="180784E1" w:rsidR="00A809EB" w:rsidRPr="00A018BD" w:rsidRDefault="00057944" w:rsidP="00FA480A">
      <w:pPr>
        <w:shd w:val="clear" w:color="auto" w:fill="FFFFFF"/>
        <w:spacing w:line="480" w:lineRule="auto"/>
        <w:ind w:firstLine="720"/>
        <w:textAlignment w:val="baseline"/>
        <w:rPr>
          <w:rFonts w:ascii="Times New Roman" w:hAnsi="Times New Roman" w:cs="Times New Roman"/>
          <w:color w:val="000000" w:themeColor="text1"/>
        </w:rPr>
      </w:pPr>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r w:rsidR="002A441D" w:rsidRPr="00A018BD">
        <w:rPr>
          <w:rFonts w:ascii="Times New Roman" w:hAnsi="Times New Roman" w:cs="Times New Roman"/>
          <w:color w:val="000000" w:themeColor="text1"/>
        </w:rPr>
        <w:t>population</w:t>
      </w:r>
      <w:r w:rsidR="00F40C61" w:rsidRPr="00A018BD">
        <w:rPr>
          <w:rFonts w:ascii="Times New Roman" w:hAnsi="Times New Roman" w:cs="Times New Roman"/>
          <w:color w:val="000000" w:themeColor="text1"/>
        </w:rPr>
        <w:t xml:space="preserve">-level 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which we defined 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 </w:t>
      </w:r>
    </w:p>
    <w:p w14:paraId="09050DDC" w14:textId="6E550F0A"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r w:rsidR="00582427">
        <w:rPr>
          <w:color w:val="000000" w:themeColor="text1"/>
        </w:rPr>
        <w:t>using 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OO”)</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Table 2</w:t>
      </w:r>
      <w:r w:rsidR="00EA43E0">
        <w:rPr>
          <w:color w:val="000000" w:themeColor="text1"/>
        </w:rPr>
        <w:t>: IPMs “A” – “NN”</w:t>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the data used to fit vital rate models came either from a single subpopulation, a population (FEWAFB or Soapstone prairie), or from all locations, and included data for all 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size</w:t>
      </w:r>
      <w:r w:rsidR="00645956" w:rsidRPr="00A018BD">
        <w:rPr>
          <w:color w:val="000000" w:themeColor="text1"/>
          <w:vertAlign w:val="subscript"/>
        </w:rPr>
        <w:softHyphen/>
      </w:r>
      <w:r w:rsidR="00645956" w:rsidRPr="00A018BD">
        <w:rPr>
          <w:i/>
          <w:iCs/>
          <w:color w:val="000000" w:themeColor="text1"/>
          <w:vertAlign w:val="subscript"/>
        </w:rPr>
        <w:t>t</w:t>
      </w:r>
      <w:r w:rsidR="00A13CBB" w:rsidRPr="00A018BD">
        <w:rPr>
          <w:color w:val="000000" w:themeColor="text1"/>
          <w:vertAlign w:val="subscript"/>
        </w:rPr>
        <w:t xml:space="preserve">  </w:t>
      </w:r>
      <w:r w:rsidR="00645956" w:rsidRPr="00A018BD">
        <w:rPr>
          <w:color w:val="000000" w:themeColor="text1"/>
        </w:rPr>
        <w:lastRenderedPageBreak/>
        <w:t>(or (size</w:t>
      </w:r>
      <w:r w:rsidR="00645956" w:rsidRPr="00A018BD">
        <w:rPr>
          <w:i/>
          <w:iCs/>
          <w:color w:val="000000" w:themeColor="text1"/>
          <w:vertAlign w:val="subscript"/>
        </w:rPr>
        <w:t>t</w:t>
      </w:r>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44486EF5"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r w:rsidRPr="00057ADE">
        <w:rPr>
          <w:rFonts w:ascii="Times New Roman" w:eastAsia="HGSMinchoE" w:hAnsi="Times New Roman" w:cs="Times New Roman"/>
          <w:color w:val="000000" w:themeColor="text1"/>
        </w:rPr>
        <w:t xml:space="preserve">Log(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log(λ) is not given for IPMs that were constructed with random effects or continuous environmental covariates, since those models were implemented stochastically. For those models, λ</w:t>
      </w:r>
      <w:r w:rsidRPr="00057ADE">
        <w:rPr>
          <w:rFonts w:ascii="Times New Roman" w:eastAsia="HGSMinchoE" w:hAnsi="Times New Roman" w:cs="Times New Roman"/>
          <w:color w:val="000000" w:themeColor="text1"/>
          <w:vertAlign w:val="subscript"/>
        </w:rPr>
        <w:t xml:space="preserve">s </w:t>
      </w:r>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p>
    <w:tbl>
      <w:tblPr>
        <w:tblStyle w:val="TableGrid"/>
        <w:tblW w:w="981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720"/>
      </w:tblGrid>
      <w:tr w:rsidR="002C0825" w:rsidRPr="00A018BD" w14:paraId="61B45414" w14:textId="77777777" w:rsidTr="00E7169B">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720" w:type="dxa"/>
            <w:vMerge w:val="restart"/>
            <w:tcBorders>
              <w:top w:val="single" w:sz="18" w:space="0" w:color="000000"/>
              <w:left w:val="single" w:sz="18" w:space="0" w:color="000000" w:themeColor="text1"/>
              <w:right w:val="single" w:sz="18" w:space="0" w:color="000000"/>
            </w:tcBorders>
          </w:tcPr>
          <w:p w14:paraId="1658A4BB" w14:textId="77777777" w:rsidR="002C0825" w:rsidRPr="0099328A" w:rsidRDefault="002C0825" w:rsidP="00C75CC7">
            <w:pPr>
              <w:pStyle w:val="NormalWeb"/>
              <w:rPr>
                <w:rFonts w:eastAsia="HGSMinchoE"/>
                <w:b/>
                <w:bCs/>
                <w:color w:val="000000" w:themeColor="text1"/>
                <w:sz w:val="22"/>
                <w:szCs w:val="22"/>
                <w:vertAlign w:val="subscript"/>
              </w:rPr>
            </w:pPr>
            <w:r w:rsidRPr="0099328A">
              <w:rPr>
                <w:rFonts w:eastAsia="HGSMinchoE"/>
                <w:b/>
                <w:bCs/>
                <w:color w:val="000000" w:themeColor="text1"/>
                <w:sz w:val="22"/>
                <w:szCs w:val="22"/>
              </w:rPr>
              <w:t>λ</w:t>
            </w:r>
            <w:r w:rsidRPr="0099328A">
              <w:rPr>
                <w:rFonts w:eastAsia="HGSMinchoE"/>
                <w:b/>
                <w:bCs/>
                <w:color w:val="000000" w:themeColor="text1"/>
                <w:sz w:val="22"/>
                <w:szCs w:val="22"/>
                <w:vertAlign w:val="subscript"/>
              </w:rPr>
              <w:t>s</w:t>
            </w:r>
          </w:p>
        </w:tc>
      </w:tr>
      <w:tr w:rsidR="002C0825" w:rsidRPr="00A018BD" w14:paraId="7B26B9CA" w14:textId="77777777" w:rsidTr="00E7169B">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C75CC7">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C75CC7">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C75CC7">
            <w:pPr>
              <w:pStyle w:val="NormalWeb"/>
              <w:ind w:left="113" w:right="113"/>
              <w:rPr>
                <w:rFonts w:eastAsia="HGSMinchoE"/>
                <w:b/>
                <w:bCs/>
                <w:color w:val="000000" w:themeColor="text1"/>
              </w:rPr>
            </w:pPr>
          </w:p>
        </w:tc>
        <w:tc>
          <w:tcPr>
            <w:tcW w:w="720" w:type="dxa"/>
            <w:vMerge/>
            <w:tcBorders>
              <w:left w:val="single" w:sz="18" w:space="0" w:color="000000" w:themeColor="text1"/>
              <w:right w:val="single" w:sz="18" w:space="0" w:color="000000"/>
            </w:tcBorders>
            <w:textDirection w:val="btLr"/>
          </w:tcPr>
          <w:p w14:paraId="75E206AB" w14:textId="77777777" w:rsidR="002C0825" w:rsidRPr="00A018BD" w:rsidRDefault="002C0825" w:rsidP="00C75CC7">
            <w:pPr>
              <w:pStyle w:val="NormalWeb"/>
              <w:ind w:left="113" w:right="113"/>
              <w:rPr>
                <w:rFonts w:eastAsia="HGSMinchoE"/>
                <w:b/>
                <w:bCs/>
                <w:color w:val="000000" w:themeColor="text1"/>
              </w:rPr>
            </w:pPr>
          </w:p>
        </w:tc>
      </w:tr>
      <w:tr w:rsidR="002C0825" w:rsidRPr="00A018BD" w14:paraId="17FC3CC9" w14:textId="77777777" w:rsidTr="00E7169B">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C75CC7">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C75CC7">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C75CC7">
            <w:pPr>
              <w:pStyle w:val="NormalWeb"/>
              <w:ind w:left="113" w:right="113"/>
              <w:rPr>
                <w:rFonts w:eastAsia="HGSMinchoE"/>
                <w:b/>
                <w:bCs/>
                <w:color w:val="000000" w:themeColor="text1"/>
              </w:rPr>
            </w:pPr>
          </w:p>
        </w:tc>
        <w:tc>
          <w:tcPr>
            <w:tcW w:w="720" w:type="dxa"/>
            <w:vMerge/>
            <w:tcBorders>
              <w:left w:val="single" w:sz="18" w:space="0" w:color="000000" w:themeColor="text1"/>
              <w:right w:val="single" w:sz="18" w:space="0" w:color="000000"/>
            </w:tcBorders>
            <w:textDirection w:val="btLr"/>
          </w:tcPr>
          <w:p w14:paraId="7B19631D" w14:textId="77777777" w:rsidR="002C0825" w:rsidRPr="00A018BD" w:rsidRDefault="002C0825" w:rsidP="00C75CC7">
            <w:pPr>
              <w:pStyle w:val="NormalWeb"/>
              <w:ind w:left="113" w:right="113"/>
              <w:rPr>
                <w:rFonts w:eastAsia="HGSMinchoE"/>
                <w:b/>
                <w:bCs/>
                <w:color w:val="000000" w:themeColor="text1"/>
              </w:rPr>
            </w:pPr>
          </w:p>
        </w:tc>
      </w:tr>
      <w:tr w:rsidR="00E606C8" w:rsidRPr="00A018BD" w14:paraId="0F8B1E9D" w14:textId="77777777" w:rsidTr="00E7169B">
        <w:tc>
          <w:tcPr>
            <w:tcW w:w="743" w:type="dxa"/>
            <w:tcBorders>
              <w:top w:val="single" w:sz="18" w:space="0" w:color="000000"/>
              <w:left w:val="single" w:sz="18" w:space="0" w:color="000000"/>
              <w:bottom w:val="single" w:sz="8" w:space="0" w:color="000000"/>
              <w:right w:val="single" w:sz="18" w:space="0" w:color="000000"/>
            </w:tcBorders>
          </w:tcPr>
          <w:p w14:paraId="42B49834" w14:textId="4275BA82" w:rsidR="0099328A" w:rsidRPr="0099328A" w:rsidRDefault="00E606C8" w:rsidP="00C75CC7">
            <w:pPr>
              <w:pStyle w:val="NormalWeb"/>
              <w:rPr>
                <w:rFonts w:eastAsia="HGSMinchoE"/>
                <w:color w:val="000000" w:themeColor="text1"/>
                <w:sz w:val="22"/>
                <w:szCs w:val="22"/>
              </w:rPr>
            </w:pPr>
            <w:r>
              <w:rPr>
                <w:rFonts w:eastAsia="HGSMinchoE"/>
                <w:color w:val="000000" w:themeColor="text1"/>
                <w:sz w:val="22"/>
                <w:szCs w:val="22"/>
              </w:rPr>
              <w:t>OO</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C75CC7">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72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E7169B">
        <w:tc>
          <w:tcPr>
            <w:tcW w:w="743" w:type="dxa"/>
            <w:tcBorders>
              <w:top w:val="single" w:sz="8" w:space="0" w:color="000000"/>
              <w:left w:val="single" w:sz="18" w:space="0" w:color="000000"/>
              <w:right w:val="single" w:sz="18" w:space="0" w:color="000000"/>
            </w:tcBorders>
          </w:tcPr>
          <w:p w14:paraId="00F943AB" w14:textId="4C36BA35" w:rsidR="00E606C8" w:rsidRPr="0099328A" w:rsidRDefault="00E606C8" w:rsidP="00E606C8">
            <w:pPr>
              <w:pStyle w:val="NormalWeb"/>
              <w:rPr>
                <w:rFonts w:eastAsia="HGSMinchoE"/>
                <w:color w:val="000000" w:themeColor="text1"/>
                <w:sz w:val="22"/>
                <w:szCs w:val="22"/>
              </w:rPr>
            </w:pPr>
            <w:r w:rsidRPr="0099328A">
              <w:rPr>
                <w:rFonts w:eastAsia="HGSMinchoE"/>
                <w:color w:val="000000" w:themeColor="text1"/>
                <w:sz w:val="22"/>
                <w:szCs w:val="22"/>
              </w:rPr>
              <w:t>A</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72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19C3595" w14:textId="77777777" w:rsidTr="00E7169B">
        <w:tc>
          <w:tcPr>
            <w:tcW w:w="743" w:type="dxa"/>
            <w:tcBorders>
              <w:left w:val="single" w:sz="18" w:space="0" w:color="000000"/>
              <w:right w:val="single" w:sz="18" w:space="0" w:color="000000"/>
            </w:tcBorders>
          </w:tcPr>
          <w:p w14:paraId="672232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w:t>
            </w:r>
          </w:p>
        </w:tc>
        <w:tc>
          <w:tcPr>
            <w:tcW w:w="393" w:type="dxa"/>
            <w:tcBorders>
              <w:left w:val="single" w:sz="18" w:space="0" w:color="000000"/>
              <w:right w:val="single" w:sz="8" w:space="0" w:color="000000"/>
            </w:tcBorders>
          </w:tcPr>
          <w:p w14:paraId="185CD22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E450B80" w14:textId="2094EF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5F5145B" w14:textId="2B71227E"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61AA69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77616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84E9FD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B56B8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0109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7E7B5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F3548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A2AE24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3712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DBE99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4261BE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509786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5E1C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7492B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32CE3D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 xml:space="preserve">0.35 </w:t>
            </w:r>
          </w:p>
        </w:tc>
        <w:tc>
          <w:tcPr>
            <w:tcW w:w="720" w:type="dxa"/>
            <w:tcBorders>
              <w:left w:val="single" w:sz="12" w:space="0" w:color="000000" w:themeColor="text1"/>
              <w:right w:val="single" w:sz="18" w:space="0" w:color="000000"/>
            </w:tcBorders>
          </w:tcPr>
          <w:p w14:paraId="6C2CE6B9"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E7169B">
        <w:tc>
          <w:tcPr>
            <w:tcW w:w="743" w:type="dxa"/>
            <w:tcBorders>
              <w:left w:val="single" w:sz="18" w:space="0" w:color="000000"/>
              <w:right w:val="single" w:sz="18" w:space="0" w:color="000000"/>
            </w:tcBorders>
          </w:tcPr>
          <w:p w14:paraId="30C04E9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720" w:type="dxa"/>
            <w:tcBorders>
              <w:left w:val="single" w:sz="12" w:space="0" w:color="000000" w:themeColor="text1"/>
              <w:right w:val="single" w:sz="18" w:space="0" w:color="000000"/>
            </w:tcBorders>
          </w:tcPr>
          <w:p w14:paraId="3A587C2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E7169B">
        <w:tc>
          <w:tcPr>
            <w:tcW w:w="743" w:type="dxa"/>
            <w:tcBorders>
              <w:left w:val="single" w:sz="18" w:space="0" w:color="000000"/>
              <w:right w:val="single" w:sz="18" w:space="0" w:color="000000"/>
            </w:tcBorders>
          </w:tcPr>
          <w:p w14:paraId="7ADCBB4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720" w:type="dxa"/>
            <w:tcBorders>
              <w:left w:val="single" w:sz="12" w:space="0" w:color="000000" w:themeColor="text1"/>
              <w:right w:val="single" w:sz="18" w:space="0" w:color="000000"/>
            </w:tcBorders>
          </w:tcPr>
          <w:p w14:paraId="6D9C5BC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E7169B">
        <w:tc>
          <w:tcPr>
            <w:tcW w:w="743" w:type="dxa"/>
            <w:tcBorders>
              <w:left w:val="single" w:sz="18" w:space="0" w:color="000000"/>
              <w:right w:val="single" w:sz="18" w:space="0" w:color="000000"/>
            </w:tcBorders>
          </w:tcPr>
          <w:p w14:paraId="65EA4F4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720" w:type="dxa"/>
            <w:tcBorders>
              <w:left w:val="single" w:sz="12" w:space="0" w:color="000000" w:themeColor="text1"/>
              <w:right w:val="single" w:sz="18" w:space="0" w:color="000000"/>
            </w:tcBorders>
          </w:tcPr>
          <w:p w14:paraId="4C4FC5D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E7169B">
        <w:tc>
          <w:tcPr>
            <w:tcW w:w="743" w:type="dxa"/>
            <w:tcBorders>
              <w:left w:val="single" w:sz="18" w:space="0" w:color="000000"/>
              <w:right w:val="single" w:sz="18" w:space="0" w:color="000000"/>
            </w:tcBorders>
          </w:tcPr>
          <w:p w14:paraId="75906AE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w:t>
            </w:r>
          </w:p>
        </w:tc>
        <w:tc>
          <w:tcPr>
            <w:tcW w:w="393" w:type="dxa"/>
            <w:tcBorders>
              <w:left w:val="single" w:sz="18" w:space="0" w:color="000000"/>
              <w:right w:val="single" w:sz="8" w:space="0" w:color="000000"/>
            </w:tcBorders>
          </w:tcPr>
          <w:p w14:paraId="719A83E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720" w:type="dxa"/>
            <w:tcBorders>
              <w:left w:val="single" w:sz="12" w:space="0" w:color="000000" w:themeColor="text1"/>
              <w:right w:val="single" w:sz="18" w:space="0" w:color="000000"/>
            </w:tcBorders>
          </w:tcPr>
          <w:p w14:paraId="7433846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E7169B">
        <w:tc>
          <w:tcPr>
            <w:tcW w:w="743" w:type="dxa"/>
            <w:tcBorders>
              <w:left w:val="single" w:sz="18" w:space="0" w:color="000000"/>
              <w:right w:val="single" w:sz="18" w:space="0" w:color="000000"/>
            </w:tcBorders>
          </w:tcPr>
          <w:p w14:paraId="0ABACFE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720" w:type="dxa"/>
            <w:tcBorders>
              <w:left w:val="single" w:sz="12" w:space="0" w:color="000000" w:themeColor="text1"/>
              <w:right w:val="single" w:sz="18" w:space="0" w:color="000000"/>
            </w:tcBorders>
          </w:tcPr>
          <w:p w14:paraId="6D83E55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E7169B">
        <w:tc>
          <w:tcPr>
            <w:tcW w:w="743" w:type="dxa"/>
            <w:tcBorders>
              <w:left w:val="single" w:sz="18" w:space="0" w:color="000000"/>
              <w:right w:val="single" w:sz="18" w:space="0" w:color="000000"/>
            </w:tcBorders>
          </w:tcPr>
          <w:p w14:paraId="799C557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720" w:type="dxa"/>
            <w:tcBorders>
              <w:left w:val="single" w:sz="12" w:space="0" w:color="000000" w:themeColor="text1"/>
              <w:right w:val="single" w:sz="18" w:space="0" w:color="000000"/>
            </w:tcBorders>
          </w:tcPr>
          <w:p w14:paraId="741647ED"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1062B3A" w14:textId="77777777" w:rsidTr="00E7169B">
        <w:tc>
          <w:tcPr>
            <w:tcW w:w="743" w:type="dxa"/>
            <w:tcBorders>
              <w:left w:val="single" w:sz="18" w:space="0" w:color="000000"/>
              <w:right w:val="single" w:sz="18" w:space="0" w:color="000000"/>
            </w:tcBorders>
          </w:tcPr>
          <w:p w14:paraId="3EEE7D84"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lastRenderedPageBreak/>
              <w:t>I</w:t>
            </w:r>
          </w:p>
        </w:tc>
        <w:tc>
          <w:tcPr>
            <w:tcW w:w="393" w:type="dxa"/>
            <w:tcBorders>
              <w:left w:val="single" w:sz="18" w:space="0" w:color="000000"/>
              <w:right w:val="single" w:sz="8" w:space="0" w:color="000000"/>
            </w:tcBorders>
          </w:tcPr>
          <w:p w14:paraId="2DC2E4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4</w:t>
            </w:r>
          </w:p>
        </w:tc>
        <w:tc>
          <w:tcPr>
            <w:tcW w:w="720" w:type="dxa"/>
            <w:tcBorders>
              <w:left w:val="single" w:sz="12" w:space="0" w:color="000000" w:themeColor="text1"/>
              <w:right w:val="single" w:sz="18" w:space="0" w:color="000000"/>
            </w:tcBorders>
          </w:tcPr>
          <w:p w14:paraId="7B0384A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FD98DAD" w14:textId="77777777" w:rsidTr="00E7169B">
        <w:tc>
          <w:tcPr>
            <w:tcW w:w="743" w:type="dxa"/>
            <w:tcBorders>
              <w:left w:val="single" w:sz="18" w:space="0" w:color="000000"/>
              <w:right w:val="single" w:sz="18" w:space="0" w:color="000000"/>
            </w:tcBorders>
          </w:tcPr>
          <w:p w14:paraId="74B5416F"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3</w:t>
            </w:r>
          </w:p>
        </w:tc>
        <w:tc>
          <w:tcPr>
            <w:tcW w:w="720" w:type="dxa"/>
            <w:tcBorders>
              <w:left w:val="single" w:sz="12" w:space="0" w:color="000000" w:themeColor="text1"/>
              <w:right w:val="single" w:sz="18" w:space="0" w:color="000000"/>
            </w:tcBorders>
          </w:tcPr>
          <w:p w14:paraId="25AAADC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66C8A51" w14:textId="77777777" w:rsidTr="00E7169B">
        <w:tc>
          <w:tcPr>
            <w:tcW w:w="743" w:type="dxa"/>
            <w:tcBorders>
              <w:left w:val="single" w:sz="18" w:space="0" w:color="000000"/>
              <w:right w:val="single" w:sz="18" w:space="0" w:color="000000"/>
            </w:tcBorders>
          </w:tcPr>
          <w:p w14:paraId="781CEC4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5</w:t>
            </w:r>
          </w:p>
        </w:tc>
        <w:tc>
          <w:tcPr>
            <w:tcW w:w="720" w:type="dxa"/>
            <w:tcBorders>
              <w:left w:val="single" w:sz="12" w:space="0" w:color="000000" w:themeColor="text1"/>
              <w:right w:val="single" w:sz="18" w:space="0" w:color="000000"/>
            </w:tcBorders>
          </w:tcPr>
          <w:p w14:paraId="24936A9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3A29811" w14:textId="77777777" w:rsidTr="00E7169B">
        <w:tc>
          <w:tcPr>
            <w:tcW w:w="743" w:type="dxa"/>
            <w:tcBorders>
              <w:left w:val="single" w:sz="18" w:space="0" w:color="000000"/>
              <w:right w:val="single" w:sz="18" w:space="0" w:color="000000"/>
            </w:tcBorders>
          </w:tcPr>
          <w:p w14:paraId="4D031FC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8</w:t>
            </w:r>
          </w:p>
        </w:tc>
        <w:tc>
          <w:tcPr>
            <w:tcW w:w="720" w:type="dxa"/>
            <w:tcBorders>
              <w:left w:val="single" w:sz="12" w:space="0" w:color="000000" w:themeColor="text1"/>
              <w:right w:val="single" w:sz="18" w:space="0" w:color="000000"/>
            </w:tcBorders>
          </w:tcPr>
          <w:p w14:paraId="19E00E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6BAEBA6" w14:textId="77777777" w:rsidTr="00E7169B">
        <w:tc>
          <w:tcPr>
            <w:tcW w:w="743" w:type="dxa"/>
            <w:tcBorders>
              <w:left w:val="single" w:sz="18" w:space="0" w:color="000000"/>
              <w:right w:val="single" w:sz="18" w:space="0" w:color="000000"/>
            </w:tcBorders>
          </w:tcPr>
          <w:p w14:paraId="4FB0A67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4</w:t>
            </w:r>
          </w:p>
        </w:tc>
        <w:tc>
          <w:tcPr>
            <w:tcW w:w="720" w:type="dxa"/>
            <w:tcBorders>
              <w:left w:val="single" w:sz="12" w:space="0" w:color="000000" w:themeColor="text1"/>
              <w:right w:val="single" w:sz="18" w:space="0" w:color="000000"/>
            </w:tcBorders>
          </w:tcPr>
          <w:p w14:paraId="7500474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747F5F7" w14:textId="77777777" w:rsidTr="00E7169B">
        <w:tc>
          <w:tcPr>
            <w:tcW w:w="743" w:type="dxa"/>
            <w:tcBorders>
              <w:left w:val="single" w:sz="18" w:space="0" w:color="000000"/>
              <w:right w:val="single" w:sz="18" w:space="0" w:color="000000"/>
            </w:tcBorders>
          </w:tcPr>
          <w:p w14:paraId="6BEF012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2</w:t>
            </w:r>
          </w:p>
        </w:tc>
        <w:tc>
          <w:tcPr>
            <w:tcW w:w="720" w:type="dxa"/>
            <w:tcBorders>
              <w:left w:val="single" w:sz="12" w:space="0" w:color="000000" w:themeColor="text1"/>
              <w:right w:val="single" w:sz="18" w:space="0" w:color="000000"/>
            </w:tcBorders>
          </w:tcPr>
          <w:p w14:paraId="23B58F5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E7169B">
        <w:tc>
          <w:tcPr>
            <w:tcW w:w="743" w:type="dxa"/>
            <w:tcBorders>
              <w:left w:val="single" w:sz="18" w:space="0" w:color="000000"/>
              <w:right w:val="single" w:sz="18" w:space="0" w:color="000000"/>
            </w:tcBorders>
          </w:tcPr>
          <w:p w14:paraId="158406C3" w14:textId="45EE652E"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657D4DD2" w14:textId="68FDB370" w:rsidR="0099328A" w:rsidRPr="00E7169B" w:rsidRDefault="00E7169B" w:rsidP="00C75CC7">
            <w:pPr>
              <w:pStyle w:val="NormalWeb"/>
              <w:jc w:val="center"/>
              <w:rPr>
                <w:rFonts w:eastAsia="HGSMinchoE"/>
                <w:color w:val="000000" w:themeColor="text1"/>
                <w:sz w:val="22"/>
                <w:szCs w:val="22"/>
              </w:rPr>
            </w:pPr>
            <w:r w:rsidRPr="00E7169B">
              <w:rPr>
                <w:rFonts w:eastAsia="HGSMinchoE"/>
                <w:color w:val="000000" w:themeColor="text1"/>
                <w:sz w:val="22"/>
                <w:szCs w:val="22"/>
              </w:rPr>
              <w:t>0.04</w:t>
            </w:r>
            <w:r>
              <w:rPr>
                <w:rFonts w:eastAsia="HGSMinchoE"/>
                <w:color w:val="000000" w:themeColor="text1"/>
                <w:sz w:val="22"/>
                <w:szCs w:val="22"/>
              </w:rPr>
              <w:t>4</w:t>
            </w:r>
          </w:p>
        </w:tc>
      </w:tr>
      <w:tr w:rsidR="00E606C8" w:rsidRPr="00A018BD" w14:paraId="6AE6948C" w14:textId="77777777" w:rsidTr="00E7169B">
        <w:tc>
          <w:tcPr>
            <w:tcW w:w="743" w:type="dxa"/>
            <w:tcBorders>
              <w:left w:val="single" w:sz="18" w:space="0" w:color="000000"/>
              <w:right w:val="single" w:sz="18" w:space="0" w:color="000000"/>
            </w:tcBorders>
          </w:tcPr>
          <w:p w14:paraId="32BD20B9" w14:textId="2E12E08B"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P (hot</w:t>
            </w:r>
            <w:r w:rsidR="00E7169B">
              <w:rPr>
                <w:rFonts w:eastAsia="HGSMinchoE"/>
                <w:color w:val="000000" w:themeColor="text1"/>
                <w:sz w:val="22"/>
                <w:szCs w:val="22"/>
              </w:rPr>
              <w:t>+</w:t>
            </w:r>
            <w:r>
              <w:rPr>
                <w:rFonts w:eastAsia="HGSMinchoE"/>
                <w:color w:val="000000" w:themeColor="text1"/>
                <w:sz w:val="22"/>
                <w:szCs w:val="22"/>
              </w:rPr>
              <w:t>dry)</w:t>
            </w:r>
          </w:p>
        </w:tc>
        <w:tc>
          <w:tcPr>
            <w:tcW w:w="393" w:type="dxa"/>
            <w:tcBorders>
              <w:left w:val="single" w:sz="18" w:space="0" w:color="000000"/>
              <w:right w:val="single" w:sz="8" w:space="0" w:color="000000"/>
            </w:tcBorders>
          </w:tcPr>
          <w:p w14:paraId="09EC3FB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7DB38447" w14:textId="46693DCE" w:rsidR="0099328A"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E7169B">
        <w:tc>
          <w:tcPr>
            <w:tcW w:w="743" w:type="dxa"/>
            <w:tcBorders>
              <w:left w:val="single" w:sz="18" w:space="0" w:color="000000"/>
              <w:right w:val="single" w:sz="18" w:space="0" w:color="000000"/>
            </w:tcBorders>
          </w:tcPr>
          <w:p w14:paraId="62B7F6BF" w14:textId="485A27C9"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2748780C" w14:textId="6B7223E0"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E7169B">
        <w:tc>
          <w:tcPr>
            <w:tcW w:w="743" w:type="dxa"/>
            <w:tcBorders>
              <w:left w:val="single" w:sz="18" w:space="0" w:color="000000"/>
              <w:right w:val="single" w:sz="18" w:space="0" w:color="000000"/>
            </w:tcBorders>
          </w:tcPr>
          <w:p w14:paraId="7C8EBBF0" w14:textId="318CD43A"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720" w:type="dxa"/>
            <w:tcBorders>
              <w:left w:val="single" w:sz="12" w:space="0" w:color="000000" w:themeColor="text1"/>
              <w:right w:val="single" w:sz="18" w:space="0" w:color="000000"/>
            </w:tcBorders>
          </w:tcPr>
          <w:p w14:paraId="53AAF038" w14:textId="74BEA6FF"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E7169B">
        <w:tc>
          <w:tcPr>
            <w:tcW w:w="743" w:type="dxa"/>
            <w:tcBorders>
              <w:left w:val="single" w:sz="18" w:space="0" w:color="000000"/>
              <w:right w:val="single" w:sz="18" w:space="0" w:color="000000"/>
            </w:tcBorders>
          </w:tcPr>
          <w:p w14:paraId="2ADDA95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1594AF0D" w:rsidR="0099328A" w:rsidRPr="00B05DD7" w:rsidRDefault="00B05DD7" w:rsidP="00C75CC7">
            <w:pPr>
              <w:pStyle w:val="NormalWeb"/>
              <w:jc w:val="center"/>
              <w:rPr>
                <w:rFonts w:eastAsia="HGSMinchoE"/>
                <w:color w:val="000000" w:themeColor="text1"/>
                <w:sz w:val="22"/>
                <w:szCs w:val="22"/>
              </w:rPr>
            </w:pPr>
            <w:r w:rsidRPr="00B05DD7">
              <w:rPr>
                <w:rFonts w:eastAsia="HGSMinchoE"/>
                <w:color w:val="000000" w:themeColor="text1"/>
                <w:sz w:val="22"/>
                <w:szCs w:val="22"/>
              </w:rPr>
              <w:t>0.33</w:t>
            </w:r>
          </w:p>
        </w:tc>
        <w:tc>
          <w:tcPr>
            <w:tcW w:w="720" w:type="dxa"/>
            <w:tcBorders>
              <w:left w:val="single" w:sz="12" w:space="0" w:color="000000" w:themeColor="text1"/>
              <w:right w:val="single" w:sz="18" w:space="0" w:color="000000"/>
            </w:tcBorders>
          </w:tcPr>
          <w:p w14:paraId="2D93841F" w14:textId="01D4AD9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E7169B">
        <w:tc>
          <w:tcPr>
            <w:tcW w:w="743" w:type="dxa"/>
            <w:tcBorders>
              <w:left w:val="single" w:sz="18" w:space="0" w:color="000000"/>
              <w:right w:val="single" w:sz="18" w:space="0" w:color="000000"/>
            </w:tcBorders>
          </w:tcPr>
          <w:p w14:paraId="34089B1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T</w:t>
            </w:r>
          </w:p>
        </w:tc>
        <w:tc>
          <w:tcPr>
            <w:tcW w:w="393" w:type="dxa"/>
            <w:tcBorders>
              <w:left w:val="single" w:sz="18" w:space="0" w:color="000000"/>
              <w:right w:val="single" w:sz="8" w:space="0" w:color="000000"/>
            </w:tcBorders>
          </w:tcPr>
          <w:p w14:paraId="1259D31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720" w:type="dxa"/>
            <w:tcBorders>
              <w:left w:val="single" w:sz="12" w:space="0" w:color="000000" w:themeColor="text1"/>
              <w:right w:val="single" w:sz="18" w:space="0" w:color="000000"/>
            </w:tcBorders>
          </w:tcPr>
          <w:p w14:paraId="2489F080" w14:textId="4C702DF5"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E7169B">
        <w:tc>
          <w:tcPr>
            <w:tcW w:w="743" w:type="dxa"/>
            <w:tcBorders>
              <w:left w:val="single" w:sz="18" w:space="0" w:color="000000"/>
              <w:right w:val="single" w:sz="18" w:space="0" w:color="000000"/>
            </w:tcBorders>
          </w:tcPr>
          <w:p w14:paraId="4C507FF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69C02DE4" w14:textId="412B260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E7169B">
        <w:tc>
          <w:tcPr>
            <w:tcW w:w="743" w:type="dxa"/>
            <w:tcBorders>
              <w:left w:val="single" w:sz="18" w:space="0" w:color="000000"/>
              <w:right w:val="single" w:sz="18" w:space="0" w:color="000000"/>
            </w:tcBorders>
          </w:tcPr>
          <w:p w14:paraId="777E1AC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044B015D" w14:textId="44E6348B"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E7169B">
        <w:tc>
          <w:tcPr>
            <w:tcW w:w="743" w:type="dxa"/>
            <w:tcBorders>
              <w:left w:val="single" w:sz="18" w:space="0" w:color="000000"/>
              <w:right w:val="single" w:sz="18" w:space="0" w:color="000000"/>
            </w:tcBorders>
          </w:tcPr>
          <w:p w14:paraId="66A7EFB9"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720" w:type="dxa"/>
            <w:tcBorders>
              <w:left w:val="single" w:sz="12" w:space="0" w:color="000000" w:themeColor="text1"/>
              <w:right w:val="single" w:sz="18" w:space="0" w:color="000000"/>
            </w:tcBorders>
          </w:tcPr>
          <w:p w14:paraId="5545055A" w14:textId="4EAEA607"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E7169B">
        <w:tc>
          <w:tcPr>
            <w:tcW w:w="743" w:type="dxa"/>
            <w:tcBorders>
              <w:left w:val="single" w:sz="18" w:space="0" w:color="000000"/>
              <w:right w:val="single" w:sz="18" w:space="0" w:color="000000"/>
            </w:tcBorders>
          </w:tcPr>
          <w:p w14:paraId="01582D6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X</w:t>
            </w:r>
          </w:p>
        </w:tc>
        <w:tc>
          <w:tcPr>
            <w:tcW w:w="393" w:type="dxa"/>
            <w:tcBorders>
              <w:left w:val="single" w:sz="18" w:space="0" w:color="000000"/>
              <w:right w:val="single" w:sz="8" w:space="0" w:color="000000"/>
            </w:tcBorders>
          </w:tcPr>
          <w:p w14:paraId="353929C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720" w:type="dxa"/>
            <w:tcBorders>
              <w:left w:val="single" w:sz="12" w:space="0" w:color="000000" w:themeColor="text1"/>
              <w:right w:val="single" w:sz="18" w:space="0" w:color="000000"/>
            </w:tcBorders>
          </w:tcPr>
          <w:p w14:paraId="6CB18460" w14:textId="10620C2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F7C222F" w14:textId="77777777" w:rsidTr="00E7169B">
        <w:tc>
          <w:tcPr>
            <w:tcW w:w="743" w:type="dxa"/>
            <w:tcBorders>
              <w:left w:val="single" w:sz="18" w:space="0" w:color="000000"/>
              <w:right w:val="single" w:sz="18" w:space="0" w:color="000000"/>
            </w:tcBorders>
          </w:tcPr>
          <w:p w14:paraId="65F6D288"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Y</w:t>
            </w:r>
          </w:p>
        </w:tc>
        <w:tc>
          <w:tcPr>
            <w:tcW w:w="393" w:type="dxa"/>
            <w:tcBorders>
              <w:left w:val="single" w:sz="18" w:space="0" w:color="000000"/>
              <w:right w:val="single" w:sz="8" w:space="0" w:color="000000"/>
            </w:tcBorders>
          </w:tcPr>
          <w:p w14:paraId="47A16A5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02CA8B" w14:textId="46FF6B2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8F7973A" w14:textId="056648C8"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D71748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48FF4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1943E8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2E58B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00D4D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9716B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47E64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459A6B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5D25B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67D1E5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90204A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78C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D4DA7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0CBB0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E6F406D"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2D07636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EE9EDA4" w14:textId="77777777" w:rsidTr="00E7169B">
        <w:tc>
          <w:tcPr>
            <w:tcW w:w="743" w:type="dxa"/>
            <w:tcBorders>
              <w:left w:val="single" w:sz="18" w:space="0" w:color="000000"/>
              <w:right w:val="single" w:sz="18" w:space="0" w:color="000000"/>
            </w:tcBorders>
          </w:tcPr>
          <w:p w14:paraId="2838236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Z</w:t>
            </w:r>
          </w:p>
        </w:tc>
        <w:tc>
          <w:tcPr>
            <w:tcW w:w="393" w:type="dxa"/>
            <w:tcBorders>
              <w:left w:val="single" w:sz="18" w:space="0" w:color="000000"/>
              <w:right w:val="single" w:sz="8" w:space="0" w:color="000000"/>
            </w:tcBorders>
          </w:tcPr>
          <w:p w14:paraId="5A8B3F9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34390" w14:textId="4FBD7DD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CB37825" w14:textId="4620FE94"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4E6B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8E44BC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93B115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A1420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1D46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57EA5D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6AC55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C63E5E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7869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397E9F0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9A6CD8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F2821B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A2499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9EEE79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D37B112"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5</w:t>
            </w:r>
          </w:p>
        </w:tc>
        <w:tc>
          <w:tcPr>
            <w:tcW w:w="720" w:type="dxa"/>
            <w:tcBorders>
              <w:left w:val="single" w:sz="12" w:space="0" w:color="000000" w:themeColor="text1"/>
              <w:right w:val="single" w:sz="18" w:space="0" w:color="000000"/>
            </w:tcBorders>
          </w:tcPr>
          <w:p w14:paraId="6C90ED3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0FC4207" w14:textId="77777777" w:rsidTr="00E7169B">
        <w:tc>
          <w:tcPr>
            <w:tcW w:w="743" w:type="dxa"/>
            <w:tcBorders>
              <w:left w:val="single" w:sz="18" w:space="0" w:color="000000"/>
              <w:right w:val="single" w:sz="18" w:space="0" w:color="000000"/>
            </w:tcBorders>
          </w:tcPr>
          <w:p w14:paraId="3F4E742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7FF4E4D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E7169B">
        <w:tc>
          <w:tcPr>
            <w:tcW w:w="743" w:type="dxa"/>
            <w:tcBorders>
              <w:left w:val="single" w:sz="18" w:space="0" w:color="000000"/>
              <w:right w:val="single" w:sz="18" w:space="0" w:color="000000"/>
            </w:tcBorders>
          </w:tcPr>
          <w:p w14:paraId="187E07A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C75CC7">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720" w:type="dxa"/>
            <w:tcBorders>
              <w:left w:val="single" w:sz="12" w:space="0" w:color="000000" w:themeColor="text1"/>
              <w:right w:val="single" w:sz="18" w:space="0" w:color="000000"/>
            </w:tcBorders>
          </w:tcPr>
          <w:p w14:paraId="232F11C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E7169B">
        <w:tc>
          <w:tcPr>
            <w:tcW w:w="743" w:type="dxa"/>
            <w:tcBorders>
              <w:left w:val="single" w:sz="18" w:space="0" w:color="000000"/>
              <w:right w:val="single" w:sz="18" w:space="0" w:color="000000"/>
            </w:tcBorders>
          </w:tcPr>
          <w:p w14:paraId="51CBC71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720" w:type="dxa"/>
            <w:tcBorders>
              <w:left w:val="single" w:sz="12" w:space="0" w:color="000000" w:themeColor="text1"/>
              <w:right w:val="single" w:sz="18" w:space="0" w:color="000000"/>
            </w:tcBorders>
          </w:tcPr>
          <w:p w14:paraId="272D24B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E7169B">
        <w:tc>
          <w:tcPr>
            <w:tcW w:w="743" w:type="dxa"/>
            <w:tcBorders>
              <w:left w:val="single" w:sz="18" w:space="0" w:color="000000"/>
              <w:right w:val="single" w:sz="18" w:space="0" w:color="000000"/>
            </w:tcBorders>
          </w:tcPr>
          <w:p w14:paraId="7AF4F22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720" w:type="dxa"/>
            <w:tcBorders>
              <w:left w:val="single" w:sz="12" w:space="0" w:color="000000" w:themeColor="text1"/>
              <w:right w:val="single" w:sz="18" w:space="0" w:color="000000"/>
            </w:tcBorders>
          </w:tcPr>
          <w:p w14:paraId="74DBD27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E7169B">
        <w:tc>
          <w:tcPr>
            <w:tcW w:w="743" w:type="dxa"/>
            <w:tcBorders>
              <w:left w:val="single" w:sz="18" w:space="0" w:color="000000"/>
              <w:right w:val="single" w:sz="18" w:space="0" w:color="000000"/>
            </w:tcBorders>
          </w:tcPr>
          <w:p w14:paraId="40DB9F2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720" w:type="dxa"/>
            <w:tcBorders>
              <w:left w:val="single" w:sz="12" w:space="0" w:color="000000" w:themeColor="text1"/>
              <w:right w:val="single" w:sz="18" w:space="0" w:color="000000"/>
            </w:tcBorders>
          </w:tcPr>
          <w:p w14:paraId="174CDC8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E7169B">
        <w:tc>
          <w:tcPr>
            <w:tcW w:w="743" w:type="dxa"/>
            <w:tcBorders>
              <w:left w:val="single" w:sz="18" w:space="0" w:color="000000"/>
              <w:right w:val="single" w:sz="18" w:space="0" w:color="000000"/>
            </w:tcBorders>
          </w:tcPr>
          <w:p w14:paraId="6383ACD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720" w:type="dxa"/>
            <w:tcBorders>
              <w:left w:val="single" w:sz="12" w:space="0" w:color="000000" w:themeColor="text1"/>
              <w:right w:val="single" w:sz="18" w:space="0" w:color="000000"/>
            </w:tcBorders>
          </w:tcPr>
          <w:p w14:paraId="589438D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E7169B">
        <w:tc>
          <w:tcPr>
            <w:tcW w:w="743" w:type="dxa"/>
            <w:tcBorders>
              <w:left w:val="single" w:sz="18" w:space="0" w:color="000000"/>
              <w:right w:val="single" w:sz="18" w:space="0" w:color="000000"/>
            </w:tcBorders>
          </w:tcPr>
          <w:p w14:paraId="5DF065D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720" w:type="dxa"/>
            <w:tcBorders>
              <w:left w:val="single" w:sz="12" w:space="0" w:color="000000" w:themeColor="text1"/>
              <w:right w:val="single" w:sz="18" w:space="0" w:color="000000"/>
            </w:tcBorders>
          </w:tcPr>
          <w:p w14:paraId="1C89433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E7169B">
        <w:tc>
          <w:tcPr>
            <w:tcW w:w="743" w:type="dxa"/>
            <w:tcBorders>
              <w:left w:val="single" w:sz="18" w:space="0" w:color="000000"/>
              <w:right w:val="single" w:sz="18" w:space="0" w:color="000000"/>
            </w:tcBorders>
          </w:tcPr>
          <w:p w14:paraId="4A071ECE"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720" w:type="dxa"/>
            <w:tcBorders>
              <w:left w:val="single" w:sz="12" w:space="0" w:color="000000" w:themeColor="text1"/>
              <w:right w:val="single" w:sz="18" w:space="0" w:color="000000"/>
            </w:tcBorders>
          </w:tcPr>
          <w:p w14:paraId="356A080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E7169B">
        <w:tc>
          <w:tcPr>
            <w:tcW w:w="743" w:type="dxa"/>
            <w:tcBorders>
              <w:left w:val="single" w:sz="18" w:space="0" w:color="000000"/>
              <w:right w:val="single" w:sz="18" w:space="0" w:color="000000"/>
            </w:tcBorders>
          </w:tcPr>
          <w:p w14:paraId="0E8B325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720" w:type="dxa"/>
            <w:tcBorders>
              <w:left w:val="single" w:sz="12" w:space="0" w:color="000000" w:themeColor="text1"/>
              <w:right w:val="single" w:sz="18" w:space="0" w:color="000000"/>
            </w:tcBorders>
          </w:tcPr>
          <w:p w14:paraId="4460C7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E7169B">
        <w:tc>
          <w:tcPr>
            <w:tcW w:w="743" w:type="dxa"/>
            <w:tcBorders>
              <w:left w:val="single" w:sz="18" w:space="0" w:color="000000"/>
              <w:right w:val="single" w:sz="18" w:space="0" w:color="000000"/>
            </w:tcBorders>
          </w:tcPr>
          <w:p w14:paraId="4048311C"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720" w:type="dxa"/>
            <w:tcBorders>
              <w:left w:val="single" w:sz="12" w:space="0" w:color="000000" w:themeColor="text1"/>
              <w:right w:val="single" w:sz="18" w:space="0" w:color="000000"/>
            </w:tcBorders>
          </w:tcPr>
          <w:p w14:paraId="086DA3D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E7169B">
        <w:tc>
          <w:tcPr>
            <w:tcW w:w="743" w:type="dxa"/>
            <w:tcBorders>
              <w:left w:val="single" w:sz="18" w:space="0" w:color="000000"/>
              <w:right w:val="single" w:sz="18" w:space="0" w:color="000000"/>
            </w:tcBorders>
          </w:tcPr>
          <w:p w14:paraId="6F55EB2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720" w:type="dxa"/>
            <w:tcBorders>
              <w:left w:val="single" w:sz="12" w:space="0" w:color="000000" w:themeColor="text1"/>
              <w:right w:val="single" w:sz="18" w:space="0" w:color="000000"/>
            </w:tcBorders>
          </w:tcPr>
          <w:p w14:paraId="6D735A9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E7169B">
        <w:tc>
          <w:tcPr>
            <w:tcW w:w="743" w:type="dxa"/>
            <w:tcBorders>
              <w:left w:val="single" w:sz="18" w:space="0" w:color="000000"/>
              <w:right w:val="single" w:sz="18" w:space="0" w:color="000000"/>
            </w:tcBorders>
          </w:tcPr>
          <w:p w14:paraId="5A1EAB81"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720" w:type="dxa"/>
            <w:tcBorders>
              <w:left w:val="single" w:sz="12" w:space="0" w:color="000000" w:themeColor="text1"/>
              <w:right w:val="single" w:sz="18" w:space="0" w:color="000000"/>
            </w:tcBorders>
          </w:tcPr>
          <w:p w14:paraId="63F682E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E7169B">
        <w:tc>
          <w:tcPr>
            <w:tcW w:w="743" w:type="dxa"/>
            <w:tcBorders>
              <w:left w:val="single" w:sz="18" w:space="0" w:color="000000"/>
              <w:right w:val="single" w:sz="18" w:space="0" w:color="000000"/>
            </w:tcBorders>
          </w:tcPr>
          <w:p w14:paraId="2033B99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720" w:type="dxa"/>
            <w:tcBorders>
              <w:left w:val="single" w:sz="12" w:space="0" w:color="000000" w:themeColor="text1"/>
              <w:right w:val="single" w:sz="18" w:space="0" w:color="000000"/>
            </w:tcBorders>
          </w:tcPr>
          <w:p w14:paraId="7FDD1BC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E7169B">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72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0CFCA904" w14:textId="4F9B09AE" w:rsidR="00F03FD4" w:rsidRDefault="00F03FD4" w:rsidP="001B7CA0">
      <w:pPr>
        <w:pStyle w:val="NormalWeb"/>
        <w:spacing w:line="480" w:lineRule="auto"/>
        <w:contextualSpacing/>
        <w:rPr>
          <w:color w:val="000000" w:themeColor="text1"/>
        </w:rPr>
      </w:pPr>
      <w:r>
        <w:rPr>
          <w:color w:val="000000" w:themeColor="text1"/>
        </w:rPr>
        <w:tab/>
        <w:t xml:space="preserve">The IPM with one state variable corresponding to continuous plant size (IPM “OO”)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w:lastRenderedPageBreak/>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 xml:space="preserve">eqn </m:t>
          </m:r>
          <m:r>
            <m:rPr>
              <m:sty m:val="b"/>
            </m:rPr>
            <w:rPr>
              <w:rFonts w:ascii="Cambria Math" w:hAnsi="Cambria Math"/>
              <w:color w:val="000000" w:themeColor="text1"/>
              <w:sz w:val="22"/>
              <w:szCs w:val="22"/>
              <w:lang w:val="x-none"/>
            </w:rPr>
            <m:t>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 xml:space="preserve">eqn </m:t>
          </m:r>
          <m:r>
            <m:rPr>
              <m:sty m:val="b"/>
            </m:rPr>
            <w:rPr>
              <w:rFonts w:ascii="Cambria Math" w:hAnsi="Cambria Math"/>
              <w:color w:val="000000" w:themeColor="text1"/>
              <w:sz w:val="22"/>
              <w:szCs w:val="22"/>
              <w:lang w:val="x-none"/>
            </w:rPr>
            <m:t>3</m:t>
          </m:r>
        </m:oMath>
      </m:oMathPara>
    </w:p>
    <w:p w14:paraId="22AC5DCD" w14:textId="4D1A24FD" w:rsidR="0096311C" w:rsidRPr="00F3536A" w:rsidRDefault="00F3536A" w:rsidP="00EE7026">
      <w:pPr>
        <w:pStyle w:val="NormalWeb"/>
        <w:spacing w:line="480" w:lineRule="auto"/>
        <w:contextualSpacing/>
        <w:rPr>
          <w:iCs/>
          <w:color w:val="000000" w:themeColor="text1"/>
        </w:rPr>
      </w:pPr>
      <w:r>
        <w:rPr>
          <w:color w:val="000000" w:themeColor="text1"/>
        </w:rPr>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r w:rsidR="000F54B4" w:rsidRPr="00A018BD">
        <w:rPr>
          <w:color w:val="000000" w:themeColor="text1"/>
        </w:rPr>
        <w:t>size</w:t>
      </w:r>
      <w:r w:rsidR="000F54B4" w:rsidRPr="00A018BD">
        <w:rPr>
          <w:i/>
          <w:iCs/>
          <w:color w:val="000000" w:themeColor="text1"/>
          <w:vertAlign w:val="subscript"/>
        </w:rPr>
        <w:t>t</w:t>
      </w:r>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r w:rsidR="000F54B4" w:rsidRPr="00A018BD">
        <w:rPr>
          <w:color w:val="000000" w:themeColor="text1"/>
        </w:rPr>
        <w:t>size</w:t>
      </w:r>
      <w:r w:rsidR="000F54B4" w:rsidRPr="00A018BD">
        <w:rPr>
          <w:i/>
          <w:iCs/>
          <w:color w:val="000000" w:themeColor="text1"/>
          <w:vertAlign w:val="subscript"/>
        </w:rPr>
        <w:t>t</w:t>
      </w:r>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r w:rsidR="000F54B4" w:rsidRPr="00A018BD">
        <w:rPr>
          <w:color w:val="000000" w:themeColor="text1"/>
        </w:rPr>
        <w:t>size</w:t>
      </w:r>
      <w:r w:rsidR="000F54B4" w:rsidRPr="00A018BD">
        <w:rPr>
          <w:i/>
          <w:iCs/>
          <w:color w:val="000000" w:themeColor="text1"/>
          <w:vertAlign w:val="subscript"/>
        </w:rPr>
        <w:t>t</w:t>
      </w:r>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r w:rsidR="00363F28" w:rsidRPr="00A018BD">
        <w:rPr>
          <w:i/>
          <w:iCs/>
          <w:color w:val="000000" w:themeColor="text1"/>
        </w:rPr>
        <w:t>goCont</w:t>
      </w:r>
      <w:r w:rsidR="00363F28" w:rsidRPr="00A018BD">
        <w:rPr>
          <w:color w:val="000000" w:themeColor="text1"/>
        </w:rPr>
        <w:t xml:space="preserve">, </w:t>
      </w:r>
      <w:r w:rsidR="00363F28" w:rsidRPr="00A018BD">
        <w:rPr>
          <w:i/>
          <w:iCs/>
          <w:color w:val="000000" w:themeColor="text1"/>
        </w:rPr>
        <w:t>outSB</w:t>
      </w:r>
      <w:r w:rsidR="00363F28" w:rsidRPr="00A018BD">
        <w:rPr>
          <w:color w:val="000000" w:themeColor="text1"/>
        </w:rPr>
        <w:t xml:space="preserve">, </w:t>
      </w:r>
      <w:r w:rsidR="00363F28" w:rsidRPr="00A018BD">
        <w:rPr>
          <w:i/>
          <w:iCs/>
          <w:color w:val="000000" w:themeColor="text1"/>
        </w:rPr>
        <w:t>goSB</w:t>
      </w:r>
      <w:r w:rsidR="00363F28" w:rsidRPr="00A018BD">
        <w:rPr>
          <w:color w:val="000000" w:themeColor="text1"/>
        </w:rPr>
        <w:t>, and</w:t>
      </w:r>
      <w:r w:rsidR="00363F28" w:rsidRPr="00A018BD">
        <w:rPr>
          <w:i/>
          <w:iCs/>
          <w:color w:val="000000" w:themeColor="text1"/>
        </w:rPr>
        <w:t xml:space="preserve"> staySB</w:t>
      </w:r>
      <w:r w:rsidR="00363F28" w:rsidRPr="00A018BD">
        <w:rPr>
          <w:color w:val="000000" w:themeColor="text1"/>
        </w:rPr>
        <w:t xml:space="preserve"> are discrete parameters indicating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r>
        <w:rPr>
          <w:i/>
          <w:iCs/>
          <w:color w:val="000000" w:themeColor="text1"/>
        </w:rPr>
        <w:t>pEstab</w:t>
      </w:r>
      <w:r>
        <w:rPr>
          <w:color w:val="000000" w:themeColor="text1"/>
        </w:rPr>
        <w:t xml:space="preserve"> is the probability of a seed produced in year </w:t>
      </w:r>
      <w:r>
        <w:rPr>
          <w:i/>
          <w:iCs/>
          <w:color w:val="000000" w:themeColor="text1"/>
        </w:rPr>
        <w:t>t</w:t>
      </w:r>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2AF83BE4" w:rsidR="00E83D4F" w:rsidRPr="00A018BD" w:rsidRDefault="00DD3B32" w:rsidP="00E83D4F">
      <w:pPr>
        <w:pStyle w:val="NormalWeb"/>
        <w:spacing w:line="480" w:lineRule="auto"/>
        <w:ind w:firstLine="360"/>
        <w:rPr>
          <w:color w:val="000000" w:themeColor="text1"/>
        </w:rPr>
      </w:pPr>
      <w:r w:rsidRPr="00A018BD">
        <w:rPr>
          <w:color w:val="000000" w:themeColor="text1"/>
        </w:rPr>
        <w:t>We used data from the three-year demographic monitoring study to parameterize the vital rate</w:t>
      </w:r>
      <w:r w:rsidR="002049F4" w:rsidRPr="00A018BD">
        <w:rPr>
          <w:color w:val="000000" w:themeColor="text1"/>
        </w:rPr>
        <w:t xml:space="preserve">s </w:t>
      </w:r>
      <w:r w:rsidRPr="00A018BD">
        <w:rPr>
          <w:color w:val="000000" w:themeColor="text1"/>
        </w:rPr>
        <w:t xml:space="preserve">used in the IPMs. </w:t>
      </w:r>
      <w:r w:rsidR="00E83D4F" w:rsidRPr="00A018BD">
        <w:rPr>
          <w:color w:val="000000" w:themeColor="text1"/>
        </w:rPr>
        <w:t xml:space="preserve">Vital rate functions for the continuous, size-based above-ground stage </w:t>
      </w:r>
      <w:r w:rsidR="00E83D4F" w:rsidRPr="00A018BD">
        <w:rPr>
          <w:color w:val="000000" w:themeColor="text1"/>
        </w:rPr>
        <w:lastRenderedPageBreak/>
        <w:t xml:space="preserve">were parameterized using data from “mature plants” as well as seedlings. Although seedlings (above-ground plants &lt; 3 cm in leaf length) were only tallied in each quadrat and year instead of tagged and measured, we incorporated them into the dataset for continuous, above-ground plants by assigning them a random size drawn from a continuous, uniform probability distribution (seedling size ~ </w:t>
      </w:r>
      <w:r w:rsidR="00E83D4F" w:rsidRPr="00A018BD">
        <w:rPr>
          <w:i/>
          <w:iCs/>
          <w:color w:val="000000" w:themeColor="text1"/>
        </w:rPr>
        <w:t>U</w:t>
      </w:r>
      <w:r w:rsidR="00E83D4F" w:rsidRPr="00A018BD">
        <w:rPr>
          <w:color w:val="000000" w:themeColor="text1"/>
        </w:rPr>
        <w:t xml:space="preserve">(0.1, 3)). Each new recruit to the &gt; 3 cm stage in year </w:t>
      </w:r>
      <w:r w:rsidR="00E83D4F" w:rsidRPr="00A018BD">
        <w:rPr>
          <w:i/>
          <w:iCs/>
          <w:color w:val="000000" w:themeColor="text1"/>
        </w:rPr>
        <w:t>t</w:t>
      </w:r>
      <w:r w:rsidR="00E83D4F" w:rsidRPr="00A018BD">
        <w:rPr>
          <w:color w:val="000000" w:themeColor="text1"/>
        </w:rPr>
        <w:t xml:space="preserve">+1 was randomly assigned to a seedling in year </w:t>
      </w:r>
      <w:r w:rsidR="00E83D4F" w:rsidRPr="00A018BD">
        <w:rPr>
          <w:i/>
          <w:iCs/>
          <w:color w:val="000000" w:themeColor="text1"/>
        </w:rPr>
        <w:t>t</w:t>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 xml:space="preserve">+1 survived, while those without an assigned recruit died. Incorporating seedlings into the continuous dataset in this fashion allowed us to create IPMs using only one discrete stage. </w:t>
      </w:r>
    </w:p>
    <w:p w14:paraId="6654EA9B" w14:textId="5BFB2369" w:rsidR="00611868" w:rsidRPr="00A018BD" w:rsidRDefault="00611868" w:rsidP="0032637B">
      <w:pPr>
        <w:pStyle w:val="NormalWeb"/>
        <w:spacing w:line="480" w:lineRule="auto"/>
        <w:ind w:firstLine="360"/>
        <w:rPr>
          <w:color w:val="000000" w:themeColor="text1"/>
        </w:rPr>
      </w:pPr>
      <w:r w:rsidRPr="00A018BD">
        <w:rPr>
          <w:color w:val="000000" w:themeColor="text1"/>
        </w:rPr>
        <w:t>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r w:rsidRPr="00A018BD">
        <w:rPr>
          <w:color w:val="000000" w:themeColor="text1"/>
        </w:rPr>
        <w:t xml:space="preserve">. The basic model structure was the same for each vital rate (Table </w:t>
      </w:r>
      <w:r w:rsidR="00903A87" w:rsidRPr="00A018BD">
        <w:rPr>
          <w:color w:val="000000" w:themeColor="text1"/>
        </w:rPr>
        <w:t>3</w:t>
      </w:r>
      <w:r w:rsidRPr="00A018BD">
        <w:rPr>
          <w:color w:val="000000" w:themeColor="text1"/>
        </w:rPr>
        <w:t>). 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size</w:t>
      </w:r>
      <w:r w:rsidRPr="00A018BD">
        <w:rPr>
          <w:i/>
          <w:iCs/>
          <w:color w:val="000000" w:themeColor="text1"/>
          <w:vertAlign w:val="subscript"/>
        </w:rPr>
        <w:t>t</w:t>
      </w:r>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is a monocarpic perennial that nearly always dies after flowering.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as predicted by log-transformed leaf size</w:t>
      </w:r>
      <w:r w:rsidRPr="00A018BD">
        <w:rPr>
          <w:i/>
          <w:iCs/>
          <w:color w:val="000000" w:themeColor="text1"/>
          <w:vertAlign w:val="subscript"/>
        </w:rPr>
        <w:t>t</w:t>
      </w:r>
      <w:r w:rsidRPr="00A018BD">
        <w:rPr>
          <w:color w:val="000000" w:themeColor="text1"/>
        </w:rPr>
        <w:t xml:space="preserve"> plus log-transformed leaf size</w:t>
      </w:r>
      <w:r w:rsidRPr="00A018BD">
        <w:rPr>
          <w:i/>
          <w:iCs/>
          <w:color w:val="000000" w:themeColor="text1"/>
          <w:vertAlign w:val="subscript"/>
        </w:rPr>
        <w:t>t</w:t>
      </w:r>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as a function of size</w:t>
      </w:r>
      <w:r w:rsidR="000F54B4" w:rsidRPr="00A018BD">
        <w:rPr>
          <w:i/>
          <w:iCs/>
          <w:color w:val="000000" w:themeColor="text1"/>
          <w:vertAlign w:val="subscript"/>
        </w:rPr>
        <w:t xml:space="preserve">t </w:t>
      </w:r>
      <w:r w:rsidR="000F54B4" w:rsidRPr="00A018BD">
        <w:rPr>
          <w:color w:val="000000" w:themeColor="text1"/>
        </w:rPr>
        <w:t>using negative binomial model</w:t>
      </w:r>
      <w:r w:rsidR="00D14E50" w:rsidRPr="00A018BD">
        <w:rPr>
          <w:color w:val="000000" w:themeColor="text1"/>
        </w:rPr>
        <w:t>s, which are ideal for over</w:t>
      </w:r>
      <w:r w:rsidR="00892E76">
        <w:rPr>
          <w:color w:val="000000" w:themeColor="text1"/>
        </w:rPr>
        <w:t>-</w:t>
      </w:r>
      <w:r w:rsidR="00D14E50" w:rsidRPr="00A018BD">
        <w:rPr>
          <w:color w:val="000000" w:themeColor="text1"/>
        </w:rPr>
        <w:t xml:space="preserve">dispersed count data. We </w:t>
      </w:r>
      <w:r w:rsidR="004A1051" w:rsidRPr="00A018BD">
        <w:rPr>
          <w:color w:val="000000" w:themeColor="text1"/>
        </w:rPr>
        <w:t xml:space="preserve">only used data from flowering plants in this analysis, and fit these models using </w:t>
      </w:r>
      <w:r w:rsidR="00D14E50" w:rsidRPr="00A018BD">
        <w:rPr>
          <w:color w:val="000000" w:themeColor="text1"/>
        </w:rPr>
        <w:lastRenderedPageBreak/>
        <w:t>the “</w:t>
      </w:r>
      <w:r w:rsidR="004A1051" w:rsidRPr="00A018BD">
        <w:rPr>
          <w:color w:val="000000" w:themeColor="text1"/>
        </w:rPr>
        <w:t xml:space="preserve">glm.nb”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z’,z)</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r w:rsidR="003F0141" w:rsidRPr="00A018BD">
        <w:rPr>
          <w:rFonts w:eastAsia="MS Gothic"/>
          <w:color w:val="000000" w:themeColor="text1"/>
        </w:rPr>
        <w:t>μ</w:t>
      </w:r>
      <w:r w:rsidR="003F0141" w:rsidRPr="00A018BD">
        <w:rPr>
          <w:rFonts w:eastAsia="MS Gothic"/>
          <w:color w:val="000000" w:themeColor="text1"/>
          <w:vertAlign w:val="subscript"/>
        </w:rPr>
        <w:t>s</w:t>
      </w:r>
      <w:r w:rsidR="003F0141" w:rsidRPr="00A018BD">
        <w:rPr>
          <w:rFonts w:eastAsia="MS Gothic"/>
          <w:color w:val="000000" w:themeColor="text1"/>
        </w:rPr>
        <w:t xml:space="preserve"> and standard deviation = σ</w:t>
      </w:r>
      <w:r w:rsidR="003F0141" w:rsidRPr="00A018BD">
        <w:rPr>
          <w:rFonts w:eastAsia="MS Gothic"/>
          <w:color w:val="000000" w:themeColor="text1"/>
          <w:vertAlign w:val="subscript"/>
        </w:rPr>
        <w:t>s</w:t>
      </w:r>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r w:rsidR="003F0141" w:rsidRPr="00A018BD">
        <w:rPr>
          <w:rFonts w:eastAsia="MS Gothic"/>
          <w:color w:val="000000" w:themeColor="text1"/>
        </w:rPr>
        <w:t>μ</w:t>
      </w:r>
      <w:r w:rsidR="003F0141" w:rsidRPr="00A018BD">
        <w:rPr>
          <w:rFonts w:eastAsia="MS Gothic"/>
          <w:color w:val="000000" w:themeColor="text1"/>
          <w:vertAlign w:val="subscript"/>
        </w:rPr>
        <w:t>s</w:t>
      </w:r>
      <w:r w:rsidR="003F0141" w:rsidRPr="00A018BD">
        <w:rPr>
          <w:color w:val="000000" w:themeColor="text1"/>
        </w:rPr>
        <w:t>) was modeled as a function of</w:t>
      </w:r>
      <w:r w:rsidR="003F0141" w:rsidRPr="00A018BD">
        <w:rPr>
          <w:i/>
          <w:iCs/>
          <w:color w:val="000000" w:themeColor="text1"/>
        </w:rPr>
        <w:t xml:space="preserve"> </w:t>
      </w:r>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r w:rsidR="003F0141" w:rsidRPr="00A018BD">
        <w:rPr>
          <w:i/>
          <w:iCs/>
          <w:color w:val="000000" w:themeColor="text1"/>
        </w:rPr>
        <w:t xml:space="preserve"> </w:t>
      </w:r>
      <w:r w:rsidR="003F0141" w:rsidRPr="00A018BD">
        <w:rPr>
          <w:color w:val="000000" w:themeColor="text1"/>
        </w:rPr>
        <w:t>(</w:t>
      </w:r>
      <w:r w:rsidR="003F0141" w:rsidRPr="00A018BD">
        <w:rPr>
          <w:rFonts w:eastAsia="MS Gothic"/>
          <w:color w:val="000000" w:themeColor="text1"/>
        </w:rPr>
        <w:t>σ</w:t>
      </w:r>
      <w:r w:rsidR="003F0141" w:rsidRPr="00A018BD">
        <w:rPr>
          <w:rFonts w:eastAsia="MS Gothic"/>
          <w:color w:val="000000" w:themeColor="text1"/>
          <w:vertAlign w:val="subscript"/>
        </w:rPr>
        <w:t>s</w:t>
      </w:r>
      <w:r w:rsidR="003F0141" w:rsidRPr="00A018BD">
        <w:rPr>
          <w:color w:val="000000" w:themeColor="text1"/>
        </w:rPr>
        <w:t>) was the residual standard error of these linear models.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described by 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r w:rsidR="00E923D9" w:rsidRPr="00A018BD">
        <w:rPr>
          <w:rFonts w:eastAsia="MS Gothic"/>
          <w:color w:val="000000" w:themeColor="text1"/>
        </w:rPr>
        <w:t>μ</w:t>
      </w:r>
      <w:r w:rsidR="00E923D9" w:rsidRPr="00A018BD">
        <w:rPr>
          <w:rFonts w:eastAsia="MS Gothic"/>
          <w:color w:val="000000" w:themeColor="text1"/>
          <w:vertAlign w:val="subscript"/>
        </w:rPr>
        <w:t>r</w:t>
      </w:r>
      <w:r w:rsidR="00E923D9" w:rsidRPr="00A018BD">
        <w:rPr>
          <w:rFonts w:eastAsia="MS Gothic"/>
          <w:color w:val="000000" w:themeColor="text1"/>
        </w:rPr>
        <w:t>, and the standard deviation σ</w:t>
      </w:r>
      <w:r w:rsidR="00E923D9" w:rsidRPr="00A018BD">
        <w:rPr>
          <w:rFonts w:eastAsia="MS Gothic"/>
          <w:color w:val="000000" w:themeColor="text1"/>
          <w:vertAlign w:val="subscript"/>
        </w:rPr>
        <w:t>r</w:t>
      </w:r>
      <w:r w:rsidR="00E923D9" w:rsidRPr="00A018BD">
        <w:rPr>
          <w:rFonts w:eastAsia="MS Gothic"/>
          <w:color w:val="000000" w:themeColor="text1"/>
        </w:rPr>
        <w:t xml:space="preserve">. </w:t>
      </w:r>
      <w:r w:rsidR="00CB5783" w:rsidRPr="00A018BD">
        <w:rPr>
          <w:rFonts w:eastAsia="MS Gothic"/>
          <w:color w:val="000000" w:themeColor="text1"/>
        </w:rPr>
        <w:t>μ</w:t>
      </w:r>
      <w:r w:rsidR="00CB5783" w:rsidRPr="00A018BD">
        <w:rPr>
          <w:rFonts w:eastAsia="MS Gothic"/>
          <w:color w:val="000000" w:themeColor="text1"/>
          <w:vertAlign w:val="subscript"/>
        </w:rPr>
        <w:t xml:space="preserve">r </w:t>
      </w:r>
      <w:r w:rsidR="00CB5783" w:rsidRPr="00A018BD">
        <w:rPr>
          <w:rFonts w:eastAsia="MS Gothic"/>
          <w:color w:val="000000" w:themeColor="text1"/>
        </w:rPr>
        <w:t>and σ</w:t>
      </w:r>
      <w:r w:rsidR="00CB5783" w:rsidRPr="00A018BD">
        <w:rPr>
          <w:rFonts w:eastAsia="MS Gothic"/>
          <w:color w:val="000000" w:themeColor="text1"/>
          <w:vertAlign w:val="subscript"/>
        </w:rPr>
        <w:t>r</w:t>
      </w:r>
      <w:r w:rsidR="00CB5783" w:rsidRPr="00A018BD">
        <w:rPr>
          <w:rFonts w:eastAsia="MS Gothic"/>
          <w:color w:val="000000" w:themeColor="text1"/>
        </w:rPr>
        <w:t xml:space="preserve"> were the mean and standard deviation of observed plant size in the next year.</w:t>
      </w: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A018BD"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r>
              <w:rPr>
                <w:i/>
                <w:iCs/>
                <w:color w:val="000000" w:themeColor="text1"/>
              </w:rPr>
              <w:t>pEstab</w:t>
            </w:r>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A308B6" w:rsidRDefault="00A308B6" w:rsidP="00EE258A">
            <w:pPr>
              <w:pStyle w:val="NormalWeb"/>
              <w:rPr>
                <w:i/>
                <w:iCs/>
                <w:color w:val="000000" w:themeColor="text1"/>
              </w:rPr>
            </w:pPr>
            <w:r>
              <w:rPr>
                <w:i/>
                <w:iCs/>
                <w:color w:val="000000" w:themeColor="text1"/>
              </w:rPr>
              <w:t>pEstab</w:t>
            </w:r>
            <w:r>
              <w:rPr>
                <w:color w:val="000000" w:themeColor="text1"/>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rPr>
                    <m:t>Num.  new recruits in year</m:t>
                  </m:r>
                  <m:r>
                    <w:rPr>
                      <w:rFonts w:ascii="Cambria Math" w:hAnsi="Cambria Math"/>
                      <w:color w:val="000000" w:themeColor="text1"/>
                      <w:sz w:val="28"/>
                      <w:szCs w:val="28"/>
                    </w:rPr>
                    <m:t xml:space="preserve"> </m:t>
                  </m:r>
                  <m:r>
                    <w:rPr>
                      <w:rFonts w:ascii="Cambria Math" w:hAnsi="Cambria Math"/>
                      <w:color w:val="000000" w:themeColor="text1"/>
                      <w:sz w:val="28"/>
                      <w:szCs w:val="28"/>
                    </w:rPr>
                    <m:t>t</m:t>
                  </m:r>
                  <m:r>
                    <w:rPr>
                      <w:rFonts w:ascii="Cambria Math" w:hAnsi="Cambria Math"/>
                      <w:color w:val="000000" w:themeColor="text1"/>
                      <w:sz w:val="28"/>
                      <w:szCs w:val="28"/>
                    </w:rPr>
                    <m:t xml:space="preserve">+1 </m:t>
                  </m:r>
                </m:num>
                <m:den>
                  <m:r>
                    <m:rPr>
                      <m:sty m:val="p"/>
                    </m:rPr>
                    <w:rPr>
                      <w:rFonts w:ascii="Cambria Math" w:hAnsi="Cambria Math"/>
                      <w:color w:val="000000" w:themeColor="text1"/>
                      <w:sz w:val="28"/>
                      <w:szCs w:val="28"/>
                    </w:rPr>
                    <m:t>Num.  seeds produced in year</m:t>
                  </m:r>
                  <m:r>
                    <w:rPr>
                      <w:rFonts w:ascii="Cambria Math" w:hAnsi="Cambria Math"/>
                      <w:color w:val="000000" w:themeColor="text1"/>
                      <w:sz w:val="28"/>
                      <w:szCs w:val="28"/>
                    </w:rPr>
                    <m:t xml:space="preserve"> </m:t>
                  </m:r>
                  <m:r>
                    <w:rPr>
                      <w:rFonts w:ascii="Cambria Math" w:hAnsi="Cambria Math"/>
                      <w:color w:val="000000" w:themeColor="text1"/>
                      <w:sz w:val="28"/>
                      <w:szCs w:val="28"/>
                    </w:rPr>
                    <m:t>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r w:rsidRPr="00A018BD">
              <w:rPr>
                <w:i/>
                <w:iCs/>
                <w:color w:val="000000" w:themeColor="text1"/>
              </w:rPr>
              <w:t>goCont</w:t>
            </w:r>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r w:rsidRPr="00A018BD">
              <w:rPr>
                <w:i/>
                <w:iCs/>
                <w:color w:val="000000" w:themeColor="text1"/>
              </w:rPr>
              <w:t xml:space="preserve">goCont </w:t>
            </w:r>
            <w:r w:rsidRPr="00A018BD">
              <w:rPr>
                <w:color w:val="000000" w:themeColor="text1"/>
              </w:rPr>
              <w:t>= viab.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r w:rsidRPr="00A018BD">
              <w:rPr>
                <w:i/>
                <w:iCs/>
                <w:color w:val="000000" w:themeColor="text1"/>
              </w:rPr>
              <w:t>outSB</w:t>
            </w:r>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r w:rsidRPr="00A018BD">
              <w:rPr>
                <w:i/>
                <w:iCs/>
                <w:color w:val="000000" w:themeColor="text1"/>
              </w:rPr>
              <w:t>outSB</w:t>
            </w:r>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r w:rsidRPr="00A018BD">
              <w:rPr>
                <w:i/>
                <w:iCs/>
                <w:color w:val="000000" w:themeColor="text1"/>
              </w:rPr>
              <w:t>goSB</w:t>
            </w:r>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r w:rsidRPr="00A018BD">
              <w:rPr>
                <w:i/>
                <w:iCs/>
                <w:color w:val="000000" w:themeColor="text1"/>
              </w:rPr>
              <w:t>goSB</w:t>
            </w:r>
            <w:r w:rsidRPr="00A018BD">
              <w:rPr>
                <w:color w:val="000000" w:themeColor="text1"/>
              </w:rPr>
              <w:t xml:space="preserve"> = viab.rat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r w:rsidRPr="00A018BD">
              <w:rPr>
                <w:i/>
                <w:iCs/>
                <w:color w:val="000000" w:themeColor="text1"/>
              </w:rPr>
              <w:t>staySB</w:t>
            </w:r>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r w:rsidRPr="00A018BD">
              <w:rPr>
                <w:i/>
                <w:iCs/>
                <w:color w:val="000000" w:themeColor="text1"/>
              </w:rPr>
              <w:t xml:space="preserve">staySB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r w:rsidRPr="00A018BD">
              <w:rPr>
                <w:i/>
                <w:iCs/>
                <w:color w:val="000000" w:themeColor="text1"/>
              </w:rPr>
              <w:t>z’,z</w:t>
            </w:r>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r w:rsidRPr="00A018BD">
              <w:rPr>
                <w:i/>
                <w:iCs/>
                <w:color w:val="000000" w:themeColor="text1"/>
              </w:rPr>
              <w:t>z’,z</w:t>
            </w:r>
            <w:r w:rsidRPr="00A018BD">
              <w:rPr>
                <w:color w:val="000000" w:themeColor="text1"/>
              </w:rPr>
              <w:t xml:space="preserve">) = </w:t>
            </w:r>
            <w:r w:rsidRPr="00A018BD">
              <w:rPr>
                <w:i/>
                <w:iCs/>
                <w:color w:val="000000" w:themeColor="text1"/>
              </w:rPr>
              <w:t xml:space="preserve">N </w:t>
            </w:r>
            <w:r w:rsidRPr="00A018BD">
              <w:rPr>
                <w:color w:val="000000" w:themeColor="text1"/>
              </w:rPr>
              <w:t>(</w:t>
            </w:r>
            <w:r w:rsidRPr="00A018BD">
              <w:rPr>
                <w:rFonts w:eastAsia="MS Gothic"/>
                <w:color w:val="000000" w:themeColor="text1"/>
              </w:rPr>
              <w:t>μ</w:t>
            </w:r>
            <w:r w:rsidRPr="00A018BD">
              <w:rPr>
                <w:rFonts w:eastAsia="MS Gothic"/>
                <w:color w:val="000000" w:themeColor="text1"/>
                <w:vertAlign w:val="subscript"/>
              </w:rPr>
              <w:t>s</w:t>
            </w:r>
            <w:r w:rsidRPr="00A018BD">
              <w:rPr>
                <w:rFonts w:eastAsia="MS Gothic"/>
                <w:color w:val="000000" w:themeColor="text1"/>
              </w:rPr>
              <w:t>, σ</w:t>
            </w:r>
            <w:r w:rsidRPr="00A018BD">
              <w:rPr>
                <w:rFonts w:eastAsia="MS Gothic"/>
                <w:color w:val="000000" w:themeColor="text1"/>
                <w:vertAlign w:val="subscript"/>
              </w:rPr>
              <w:t>s</w:t>
            </w:r>
            <w:r w:rsidRPr="00A018BD">
              <w:rPr>
                <w:rFonts w:eastAsia="MS Gothic"/>
                <w:color w:val="000000" w:themeColor="text1"/>
              </w:rPr>
              <w:t>);                                         μ</w:t>
            </w:r>
            <w:r w:rsidRPr="00A018BD">
              <w:rPr>
                <w:rFonts w:eastAsia="MS Gothic"/>
                <w:color w:val="000000" w:themeColor="text1"/>
                <w:vertAlign w:val="subscript"/>
              </w:rPr>
              <w:t xml:space="preserve">s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 ;                    σ</w:t>
            </w:r>
            <w:r w:rsidRPr="00A018BD">
              <w:rPr>
                <w:rFonts w:eastAsia="MS Gothic"/>
                <w:color w:val="000000" w:themeColor="text1"/>
                <w:vertAlign w:val="subscript"/>
              </w:rPr>
              <w:t>s</w:t>
            </w:r>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size</w:t>
            </w:r>
            <w:r w:rsidRPr="00A018BD">
              <w:rPr>
                <w:i/>
                <w:iCs/>
                <w:color w:val="000000" w:themeColor="text1"/>
                <w:vertAlign w:val="subscript"/>
              </w:rPr>
              <w:t>t</w:t>
            </w:r>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r w:rsidRPr="00A018BD">
              <w:rPr>
                <w:rFonts w:eastAsia="MS Gothic"/>
                <w:color w:val="000000" w:themeColor="text1"/>
              </w:rPr>
              <w:t>μ</w:t>
            </w:r>
            <w:r w:rsidRPr="00A018BD">
              <w:rPr>
                <w:rFonts w:eastAsia="MS Gothic"/>
                <w:color w:val="000000" w:themeColor="text1"/>
                <w:vertAlign w:val="subscript"/>
              </w:rPr>
              <w:t>r</w:t>
            </w:r>
            <w:r w:rsidRPr="00A018BD">
              <w:rPr>
                <w:rFonts w:eastAsia="MS Gothic"/>
                <w:color w:val="000000" w:themeColor="text1"/>
              </w:rPr>
              <w:t>, σ</w:t>
            </w:r>
            <w:r w:rsidRPr="00A018BD">
              <w:rPr>
                <w:rFonts w:eastAsia="MS Gothic"/>
                <w:color w:val="000000" w:themeColor="text1"/>
                <w:vertAlign w:val="subscript"/>
              </w:rPr>
              <w:t>r</w:t>
            </w:r>
            <w:r w:rsidRPr="00A018BD">
              <w:rPr>
                <w:rFonts w:eastAsia="MS Gothic"/>
                <w:color w:val="000000" w:themeColor="text1"/>
              </w:rPr>
              <w:t>);                                       μ</w:t>
            </w:r>
            <w:r w:rsidRPr="00A018BD">
              <w:rPr>
                <w:rFonts w:eastAsia="MS Gothic"/>
                <w:color w:val="000000" w:themeColor="text1"/>
                <w:vertAlign w:val="subscript"/>
              </w:rPr>
              <w:t xml:space="preserve">r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r w:rsidRPr="00A018BD">
              <w:rPr>
                <w:rFonts w:eastAsia="MS Gothic"/>
                <w:color w:val="000000" w:themeColor="text1"/>
              </w:rPr>
              <w:t>σ</w:t>
            </w:r>
            <w:r w:rsidRPr="00A018BD">
              <w:rPr>
                <w:rFonts w:eastAsia="MS Gothic"/>
                <w:color w:val="000000" w:themeColor="text1"/>
                <w:vertAlign w:val="subscript"/>
              </w:rPr>
              <w:t>r</w:t>
            </w:r>
            <w:r w:rsidRPr="00A018BD">
              <w:rPr>
                <w:rFonts w:eastAsia="MS Gothic"/>
                <w:color w:val="000000" w:themeColor="text1"/>
              </w:rPr>
              <w:t xml:space="preserve"> = stnd.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09E4D2E5" w:rsidR="008F552C" w:rsidRPr="00A018BD" w:rsidRDefault="00E83D4F" w:rsidP="00830A9D">
      <w:pPr>
        <w:pStyle w:val="NormalWeb"/>
        <w:spacing w:line="480" w:lineRule="auto"/>
        <w:ind w:firstLine="360"/>
        <w:rPr>
          <w:i/>
          <w:iCs/>
          <w:color w:val="000000" w:themeColor="text1"/>
        </w:rPr>
      </w:pPr>
      <w:r w:rsidRPr="00A018BD">
        <w:rPr>
          <w:color w:val="000000" w:themeColor="text1"/>
        </w:rPr>
        <w:lastRenderedPageBreak/>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near 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An average of 10% of seed capsules were not recoverable</w:t>
      </w:r>
      <w:r w:rsidR="002F7AAC" w:rsidRPr="00A018BD">
        <w:rPr>
          <w:color w:val="000000" w:themeColor="text1"/>
        </w:rPr>
        <w:t>, likely because they were non-viable and withered away 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however our seed study had a much smaller sample size, which reduces the credibility of our result. However, it is still likely that</w:t>
      </w:r>
      <w:r w:rsidR="00751998" w:rsidRPr="00A018BD">
        <w:rPr>
          <w:color w:val="000000" w:themeColor="text1"/>
        </w:rPr>
        <w:t xml:space="preserve"> </w:t>
      </w:r>
      <w:r w:rsidR="002F7AAC" w:rsidRPr="00A018BD">
        <w:rPr>
          <w:color w:val="000000" w:themeColor="text1"/>
        </w:rPr>
        <w:t>true germination rates are much lower than those identified in greenhouse conditions, so we reduced the germination rate identified in Burgess, et al. by 20%.</w:t>
      </w:r>
      <w:r w:rsidR="005E667C" w:rsidRPr="00A018BD">
        <w:rPr>
          <w:color w:val="000000" w:themeColor="text1"/>
        </w:rPr>
        <w:t xml:space="preserve"> </w:t>
      </w:r>
      <w:r w:rsidR="00461866" w:rsidRPr="00A018BD">
        <w:rPr>
          <w:color w:val="000000" w:themeColor="text1"/>
        </w:rPr>
        <w:t>The</w:t>
      </w:r>
      <w:r w:rsidR="003D463A" w:rsidRPr="00A018BD">
        <w:rPr>
          <w:color w:val="000000" w:themeColor="text1"/>
        </w:rPr>
        <w:t>se</w:t>
      </w:r>
      <w:r w:rsidR="00461866" w:rsidRPr="00A018BD">
        <w:rPr>
          <w:color w:val="000000" w:themeColor="text1"/>
        </w:rPr>
        <w:t xml:space="preserve"> </w:t>
      </w:r>
      <w:r w:rsidR="003D463A" w:rsidRPr="00A018BD">
        <w:rPr>
          <w:color w:val="000000" w:themeColor="text1"/>
        </w:rPr>
        <w:t xml:space="preserve">were the </w:t>
      </w:r>
      <w:r w:rsidR="00461866" w:rsidRPr="00A018BD">
        <w:rPr>
          <w:color w:val="000000" w:themeColor="text1"/>
        </w:rPr>
        <w:t>parameters w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viab.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35D42FE2"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lastRenderedPageBreak/>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minimum observed plant size.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r w:rsidR="00DB686C" w:rsidRPr="00A018BD">
        <w:rPr>
          <w:color w:val="000000" w:themeColor="text1"/>
        </w:rPr>
        <w:t xml:space="preserve">asymptotic </w:t>
      </w:r>
      <w:r w:rsidR="00F5682B" w:rsidRPr="00A018BD">
        <w:rPr>
          <w:color w:val="000000" w:themeColor="text1"/>
        </w:rPr>
        <w:t xml:space="preserve">population growth rate, </w:t>
      </w:r>
      <w:r w:rsidR="00341BFA" w:rsidRPr="00A018BD">
        <w:rPr>
          <w:rFonts w:eastAsia="HGSMinchoE"/>
          <w:color w:val="000000" w:themeColor="text1"/>
        </w:rPr>
        <w:t>λ</w:t>
      </w:r>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1000 iterations of bootstrap resampling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A”)</w:t>
      </w:r>
      <w:r w:rsidR="00FC776B" w:rsidRPr="00A018BD">
        <w:rPr>
          <w:rFonts w:eastAsia="HGSMinchoE"/>
          <w:color w:val="000000" w:themeColor="text1"/>
        </w:rPr>
        <w:t xml:space="preserve"> for this analysis.</w:t>
      </w:r>
      <w:r w:rsidR="00130FD4" w:rsidRPr="00A018BD">
        <w:rPr>
          <w:rFonts w:eastAsia="HGSMinchoE"/>
          <w:color w:val="000000" w:themeColor="text1"/>
        </w:rPr>
        <w:t xml:space="preserve"> These vital rates and IPMs, as well as the information derived from them, were used to evaluate the importance of 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63B556F9" w14:textId="291A676B" w:rsidR="007F1844" w:rsidRPr="00A018BD" w:rsidRDefault="001A55D5" w:rsidP="00C378AF">
      <w:pPr>
        <w:pStyle w:val="NormalWeb"/>
        <w:spacing w:line="480" w:lineRule="auto"/>
        <w:rPr>
          <w:rFonts w:eastAsia="HGSMinchoE"/>
          <w:i/>
          <w:iCs/>
          <w:color w:val="000000" w:themeColor="text1"/>
        </w:rPr>
      </w:pPr>
      <w:r w:rsidRPr="00A018BD">
        <w:rPr>
          <w:rFonts w:eastAsia="HGSMinchoE"/>
          <w:i/>
          <w:iCs/>
          <w:color w:val="000000" w:themeColor="text1"/>
        </w:rPr>
        <w:t xml:space="preserve">Evaluating Persistence Mechanisms: </w:t>
      </w:r>
      <w:r w:rsidR="00130FD4" w:rsidRPr="00A018BD">
        <w:rPr>
          <w:rFonts w:eastAsia="HGSMinchoE"/>
          <w:i/>
          <w:iCs/>
          <w:color w:val="000000" w:themeColor="text1"/>
        </w:rPr>
        <w:t>Negative Density Dependence</w:t>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 compared </w:t>
      </w:r>
      <w:r w:rsidR="0068131F" w:rsidRPr="00A018BD">
        <w:rPr>
          <w:rFonts w:eastAsia="HGSMinchoE"/>
          <w:color w:val="000000" w:themeColor="text1"/>
        </w:rPr>
        <w:t xml:space="preserve">the 95% CIs of </w:t>
      </w:r>
      <w:r w:rsidR="007F1844" w:rsidRPr="00A018BD">
        <w:rPr>
          <w:rFonts w:eastAsia="HGSMinchoE"/>
          <w:color w:val="000000" w:themeColor="text1"/>
        </w:rPr>
        <w:t xml:space="preserve">asymptotic λ values </w:t>
      </w:r>
      <w:r w:rsidR="0068131F" w:rsidRPr="00A018BD">
        <w:rPr>
          <w:rFonts w:eastAsia="HGSMinchoE"/>
          <w:color w:val="000000" w:themeColor="text1"/>
        </w:rPr>
        <w:t xml:space="preserve">to identify </w:t>
      </w:r>
      <w:r w:rsidR="0074351A" w:rsidRPr="00A018BD">
        <w:rPr>
          <w:rFonts w:eastAsia="HGSMinchoE"/>
          <w:color w:val="000000" w:themeColor="text1"/>
        </w:rPr>
        <w:t>significant differences between density</w:t>
      </w:r>
      <w:r w:rsidR="004D766B" w:rsidRPr="00A018BD">
        <w:rPr>
          <w:rFonts w:eastAsia="HGSMinchoE"/>
          <w:color w:val="000000" w:themeColor="text1"/>
        </w:rPr>
        <w:t>-</w:t>
      </w:r>
      <w:r w:rsidR="0074351A" w:rsidRPr="00A018BD">
        <w:rPr>
          <w:rFonts w:eastAsia="HGSMinchoE"/>
          <w:color w:val="000000" w:themeColor="text1"/>
        </w:rPr>
        <w:t>dependent and density</w:t>
      </w:r>
      <w:r w:rsidR="004D766B" w:rsidRPr="00A018BD">
        <w:rPr>
          <w:rFonts w:eastAsia="HGSMinchoE"/>
          <w:color w:val="000000" w:themeColor="text1"/>
        </w:rPr>
        <w:t>-</w:t>
      </w:r>
      <w:r w:rsidR="0074351A" w:rsidRPr="00A018BD">
        <w:rPr>
          <w:rFonts w:eastAsia="HGSMinchoE"/>
          <w:color w:val="000000" w:themeColor="text1"/>
        </w:rPr>
        <w:t>independent IPMs. We</w:t>
      </w:r>
      <w:r w:rsidR="006F46F6" w:rsidRPr="00A018BD">
        <w:rPr>
          <w:rFonts w:eastAsia="HGSMinchoE"/>
          <w:color w:val="000000" w:themeColor="text1"/>
        </w:rPr>
        <w:t xml:space="preserve"> </w:t>
      </w:r>
      <w:r w:rsidR="00F560F9" w:rsidRPr="00A018BD">
        <w:rPr>
          <w:rFonts w:eastAsia="HGSMinchoE"/>
          <w:color w:val="000000" w:themeColor="text1"/>
        </w:rPr>
        <w:t xml:space="preserve">also </w:t>
      </w:r>
      <w:r w:rsidR="006F46F6" w:rsidRPr="00A018BD">
        <w:rPr>
          <w:rFonts w:eastAsia="HGSMinchoE"/>
          <w:color w:val="000000" w:themeColor="text1"/>
        </w:rPr>
        <w:t xml:space="preserve">used </w:t>
      </w:r>
      <w:r w:rsidR="006F46F6" w:rsidRPr="00A018BD">
        <w:rPr>
          <w:rFonts w:eastAsia="HGSMinchoE"/>
          <w:color w:val="000000" w:themeColor="text1"/>
        </w:rPr>
        <w:lastRenderedPageBreak/>
        <w:t>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940D6" w:rsidRPr="00A018BD">
        <w:rPr>
          <w:rFonts w:eastAsia="HGSMinchoE"/>
          <w:color w:val="000000" w:themeColor="text1"/>
        </w:rPr>
        <w:t xml:space="preserve"> </w:t>
      </w:r>
      <w:r w:rsidR="00491E17">
        <w:rPr>
          <w:rFonts w:eastAsia="HGSMinchoE"/>
          <w:color w:val="000000" w:themeColor="text1"/>
        </w:rPr>
        <w:t>Finally, we compared the difference between density-dependent and density-independent log(</w:t>
      </w:r>
      <w:r w:rsidR="00491E17" w:rsidRPr="00A018BD">
        <w:rPr>
          <w:rFonts w:eastAsia="HGSMinchoE"/>
          <w:color w:val="000000" w:themeColor="text1"/>
        </w:rPr>
        <w:t>λ</w:t>
      </w:r>
      <w:r w:rsidR="00491E17">
        <w:rPr>
          <w:rFonts w:eastAsia="HGSMinchoE"/>
          <w:color w:val="000000" w:themeColor="text1"/>
        </w:rPr>
        <w:t xml:space="preserve">) in each subpopulation with the mean population size of that subpopulation. </w:t>
      </w:r>
    </w:p>
    <w:p w14:paraId="4FD6D240" w14:textId="2D113585" w:rsidR="001D6C46" w:rsidRPr="00A018BD" w:rsidRDefault="001A55D5" w:rsidP="00C378AF">
      <w:pPr>
        <w:pStyle w:val="NormalWeb"/>
        <w:spacing w:line="480" w:lineRule="auto"/>
        <w:rPr>
          <w:rFonts w:eastAsia="HGSMinchoE"/>
          <w:i/>
          <w:iCs/>
          <w:color w:val="000000" w:themeColor="text1"/>
        </w:rPr>
      </w:pPr>
      <w:r w:rsidRPr="00A018BD">
        <w:rPr>
          <w:rFonts w:eastAsia="HGSMinchoE"/>
          <w:i/>
          <w:iCs/>
          <w:color w:val="000000" w:themeColor="text1"/>
        </w:rPr>
        <w:t xml:space="preserve">Evaluating Persistence Mechanisms: </w:t>
      </w:r>
      <w:r w:rsidR="00130FD4"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A 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r w:rsidR="0041741A" w:rsidRPr="00A018BD">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sidRPr="00A018BD">
        <w:rPr>
          <w:rFonts w:eastAsia="HGSMinchoE"/>
          <w:color w:val="000000" w:themeColor="text1"/>
        </w:rPr>
        <w:fldChar w:fldCharType="separate"/>
      </w:r>
      <w:r w:rsidR="00C86DB2" w:rsidRPr="00A018BD">
        <w:rPr>
          <w:rFonts w:eastAsia="HGSMinchoE"/>
          <w:noProof/>
          <w:color w:val="000000" w:themeColor="text1"/>
        </w:rPr>
        <w:t>(Villellas et al. 2015, Dibner et al. 2019)</w:t>
      </w:r>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this would be evidence for demographic compensation. For this correlation analysis 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Villellas et al. </w:t>
      </w:r>
      <w:r w:rsidR="0041741A" w:rsidRPr="00A018BD">
        <w:rPr>
          <w:rFonts w:eastAsia="HGSMinchoE"/>
          <w:color w:val="000000" w:themeColor="text1"/>
        </w:rPr>
        <w:fldChar w:fldCharType="begin" w:fldLock="1"/>
      </w:r>
      <w:r w:rsidR="00FB718E" w:rsidRPr="00A018BD">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sidRPr="00A018BD">
        <w:rPr>
          <w:rFonts w:eastAsia="HGSMinchoE"/>
          <w:color w:val="000000" w:themeColor="text1"/>
        </w:rPr>
        <w:t xml:space="preserve">expected distributions of random correlations to determine statistical significanc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p>
    <w:p w14:paraId="3789BF55" w14:textId="4E2093EF" w:rsidR="00BB3449" w:rsidRPr="00A018BD" w:rsidRDefault="001A55D5" w:rsidP="00C378AF">
      <w:pPr>
        <w:pStyle w:val="NormalWeb"/>
        <w:spacing w:line="480" w:lineRule="auto"/>
        <w:rPr>
          <w:rFonts w:eastAsia="HGSMinchoE"/>
          <w:i/>
          <w:iCs/>
          <w:color w:val="000000" w:themeColor="text1"/>
        </w:rPr>
      </w:pPr>
      <w:r w:rsidRPr="00A018BD">
        <w:rPr>
          <w:rFonts w:eastAsia="HGSMinchoE"/>
          <w:i/>
          <w:iCs/>
          <w:color w:val="000000" w:themeColor="text1"/>
        </w:rPr>
        <w:lastRenderedPageBreak/>
        <w:t>Evaluating Persistence Mechanisms: Vital Rate Buffering</w:t>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coefficient of variation (CV) of each vital rate parameter to 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e used the IPM that was fit across all subpopulations using data from both transitions</w:t>
      </w:r>
      <w:r w:rsidR="003756BD">
        <w:rPr>
          <w:rFonts w:eastAsia="HGSMinchoE"/>
          <w:iCs/>
          <w:color w:val="000000" w:themeColor="text1"/>
        </w:rPr>
        <w:t xml:space="preserve"> (Table 2: IPM “A”)</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elasticity 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CV for each vital rate function parameter using the equation </w:t>
      </w:r>
      <w:r w:rsidR="00FB718E" w:rsidRPr="00A018BD">
        <w:rPr>
          <w:rFonts w:ascii="Calibri" w:eastAsia="HGSMinchoE" w:hAnsi="Calibri" w:cs="Calibri"/>
          <w:iCs/>
          <w:color w:val="000000" w:themeColor="text1"/>
        </w:rPr>
        <w:t>﻿</w:t>
      </w:r>
      <w:r w:rsidR="00FB718E" w:rsidRPr="00A018BD">
        <w:rPr>
          <w:rFonts w:eastAsia="HGSMinchoE"/>
          <w:iCs/>
          <w:color w:val="000000" w:themeColor="text1"/>
        </w:rPr>
        <w:t>CV</w:t>
      </w:r>
      <w:r w:rsidR="006813DA" w:rsidRPr="00A018BD">
        <w:rPr>
          <w:rFonts w:eastAsia="HGSMinchoE"/>
          <w:iCs/>
          <w:color w:val="000000" w:themeColor="text1"/>
        </w:rPr>
        <w:t xml:space="preserve"> = (</w:t>
      </w:r>
      <w:r w:rsidR="006813DA" w:rsidRPr="00A018BD">
        <w:rPr>
          <w:rFonts w:eastAsia="MS Gothic"/>
          <w:color w:val="000000" w:themeColor="text1"/>
        </w:rPr>
        <w:t>σ /</w:t>
      </w:r>
      <w:r w:rsidR="006813DA" w:rsidRPr="00A018BD">
        <w:rPr>
          <w:rFonts w:eastAsia="HGSMinchoE"/>
          <w:iCs/>
          <w:color w:val="000000" w:themeColor="text1"/>
        </w:rPr>
        <w:t xml:space="preserve"> </w:t>
      </w:r>
      <w:r w:rsidR="006813DA" w:rsidRPr="00A018BD">
        <w:rPr>
          <w:rFonts w:eastAsia="MS Gothic"/>
          <w:color w:val="000000" w:themeColor="text1"/>
        </w:rPr>
        <w:t>μ)*100</w:t>
      </w:r>
      <w:r w:rsidR="006813DA" w:rsidRPr="00A018BD">
        <w:rPr>
          <w:rFonts w:eastAsia="HGSMinchoE"/>
          <w:iCs/>
          <w:color w:val="000000" w:themeColor="text1"/>
        </w:rPr>
        <w:t xml:space="preserve">, where </w:t>
      </w:r>
      <w:r w:rsidR="006813DA" w:rsidRPr="00A018BD">
        <w:rPr>
          <w:rFonts w:eastAsia="MS Gothic"/>
          <w:color w:val="000000" w:themeColor="text1"/>
        </w:rPr>
        <w:t xml:space="preserve">μ and σ  represent the mean and standard deviation </w:t>
      </w:r>
      <w:r w:rsidR="00B32A1E" w:rsidRPr="00A018BD">
        <w:rPr>
          <w:rFonts w:eastAsia="MS Gothic"/>
          <w:color w:val="000000" w:themeColor="text1"/>
        </w:rPr>
        <w:t>of observed values of</w:t>
      </w:r>
      <w:r w:rsidR="006813DA" w:rsidRPr="00A018BD">
        <w:rPr>
          <w:rFonts w:eastAsia="MS Gothic"/>
          <w:color w:val="000000" w:themeColor="text1"/>
        </w:rPr>
        <w:t xml:space="preserve"> each vital rate, respectively. 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rate parameter which were taken</w:t>
      </w:r>
      <w:r w:rsidR="00B32A1E" w:rsidRPr="00A018BD">
        <w:rPr>
          <w:rFonts w:eastAsia="MS Gothic"/>
          <w:color w:val="000000" w:themeColor="text1"/>
        </w:rPr>
        <w:t xml:space="preserve"> from the vital rate functions 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 xml:space="preserve">Because we did not have site-level information about discrete seedbank vital rates, we calculated CV for them differently. We calculated the mean and standard deviation of germination and viability rates from data reported by Burgess, et al. </w:t>
      </w:r>
      <w:r w:rsidR="00463729" w:rsidRPr="00A018BD">
        <w:rPr>
          <w:rFonts w:eastAsia="MS Gothic"/>
          <w:color w:val="000000" w:themeColor="text1"/>
        </w:rPr>
        <w:fldChar w:fldCharType="begin" w:fldLock="1"/>
      </w:r>
      <w:r w:rsidR="003F3CB5" w:rsidRPr="00A018BD">
        <w:rPr>
          <w:rFonts w:eastAsia="MS Gothic"/>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manualFormatting":"(2005)","plainTextFormattedCitation":"(Burgess et al. 2005)","previouslyFormattedCitation":"(Burgess et al. 2005)"},"properties":{"noteIndex":0},"schema":"https://github.com/citation-style-language/schema/raw/master/csl-citation.json"}</w:instrText>
      </w:r>
      <w:r w:rsidR="00463729" w:rsidRPr="00A018BD">
        <w:rPr>
          <w:rFonts w:eastAsia="MS Gothic"/>
          <w:color w:val="000000" w:themeColor="text1"/>
        </w:rPr>
        <w:fldChar w:fldCharType="separate"/>
      </w:r>
      <w:r w:rsidR="00463729" w:rsidRPr="00A018BD">
        <w:rPr>
          <w:rFonts w:eastAsia="MS Gothic"/>
          <w:noProof/>
          <w:color w:val="000000" w:themeColor="text1"/>
        </w:rPr>
        <w:t>(2005)</w:t>
      </w:r>
      <w:r w:rsidR="00463729" w:rsidRPr="00A018BD">
        <w:rPr>
          <w:rFonts w:eastAsia="MS Gothic"/>
          <w:color w:val="000000" w:themeColor="text1"/>
        </w:rPr>
        <w:fldChar w:fldCharType="end"/>
      </w:r>
      <w:r w:rsidR="00463729" w:rsidRPr="00A018BD">
        <w:rPr>
          <w:rFonts w:eastAsia="MS Gothic"/>
          <w:color w:val="000000" w:themeColor="text1"/>
        </w:rPr>
        <w:t xml:space="preserve">. We </w:t>
      </w:r>
      <w:r w:rsidR="0030798C" w:rsidRPr="00A018BD">
        <w:rPr>
          <w:rFonts w:eastAsia="MS Gothic"/>
          <w:color w:val="000000" w:themeColor="text1"/>
        </w:rPr>
        <w:t xml:space="preserve">did not have information about </w:t>
      </w:r>
      <w:r w:rsidR="00463729" w:rsidRPr="00A018BD">
        <w:rPr>
          <w:rFonts w:eastAsia="MS Gothic"/>
          <w:color w:val="000000" w:themeColor="text1"/>
        </w:rPr>
        <w:t xml:space="preserve">the </w:t>
      </w:r>
      <w:r w:rsidR="0030798C" w:rsidRPr="00A018BD">
        <w:rPr>
          <w:rFonts w:eastAsia="MS Gothic"/>
          <w:color w:val="000000" w:themeColor="text1"/>
        </w:rPr>
        <w:t xml:space="preserve">variation </w:t>
      </w:r>
      <w:r w:rsidR="00463729" w:rsidRPr="00A018BD">
        <w:rPr>
          <w:rFonts w:eastAsia="MS Gothic"/>
          <w:color w:val="000000" w:themeColor="text1"/>
        </w:rPr>
        <w:t>seed survival rate, so we</w:t>
      </w:r>
      <w:r w:rsidR="0030798C" w:rsidRPr="00A018BD">
        <w:rPr>
          <w:rFonts w:eastAsia="MS Gothic"/>
          <w:color w:val="000000" w:themeColor="text1"/>
        </w:rPr>
        <w:t xml:space="preserve"> simulated </w:t>
      </w:r>
      <w:r w:rsidR="00463729" w:rsidRPr="00A018BD">
        <w:rPr>
          <w:rFonts w:eastAsia="MS Gothic"/>
          <w:color w:val="000000" w:themeColor="text1"/>
        </w:rPr>
        <w:t>its</w:t>
      </w:r>
      <w:r w:rsidR="0030798C" w:rsidRPr="00A018BD">
        <w:rPr>
          <w:rFonts w:eastAsia="MS Gothic"/>
          <w:color w:val="000000" w:themeColor="text1"/>
        </w:rPr>
        <w:t xml:space="preserve"> </w:t>
      </w:r>
      <w:r w:rsidR="00463729" w:rsidRPr="00A018BD">
        <w:rPr>
          <w:rFonts w:eastAsia="MS Gothic"/>
          <w:color w:val="000000" w:themeColor="text1"/>
        </w:rPr>
        <w:t>mean and standard deviation values</w:t>
      </w:r>
      <w:r w:rsidR="0030798C" w:rsidRPr="00A018BD">
        <w:rPr>
          <w:rFonts w:eastAsia="MS Gothic"/>
          <w:color w:val="000000" w:themeColor="text1"/>
        </w:rPr>
        <w:t xml:space="preserve">. </w:t>
      </w:r>
      <w:r w:rsidR="00463729" w:rsidRPr="00A018BD">
        <w:rPr>
          <w:rFonts w:eastAsia="MS Gothic"/>
          <w:color w:val="000000" w:themeColor="text1"/>
        </w:rPr>
        <w:t>Because it is a</w:t>
      </w:r>
      <w:r w:rsidR="0030798C" w:rsidRPr="00A018BD">
        <w:rPr>
          <w:rFonts w:eastAsia="MS Gothic"/>
          <w:color w:val="000000" w:themeColor="text1"/>
        </w:rPr>
        <w:t xml:space="preserve"> probabili</w:t>
      </w:r>
      <w:r w:rsidR="00463729" w:rsidRPr="00A018BD">
        <w:rPr>
          <w:rFonts w:eastAsia="MS Gothic"/>
          <w:color w:val="000000" w:themeColor="text1"/>
        </w:rPr>
        <w:t>ty</w:t>
      </w:r>
      <w:r w:rsidR="0030798C" w:rsidRPr="00A018BD">
        <w:rPr>
          <w:rFonts w:eastAsia="MS Gothic"/>
          <w:color w:val="000000" w:themeColor="text1"/>
        </w:rPr>
        <w:t xml:space="preserve"> bounded by 0 and 1, we </w:t>
      </w:r>
      <w:r w:rsidR="00463729" w:rsidRPr="00A018BD">
        <w:rPr>
          <w:rFonts w:eastAsia="MS Gothic"/>
          <w:color w:val="000000" w:themeColor="text1"/>
        </w:rPr>
        <w:t>used</w:t>
      </w:r>
      <w:r w:rsidR="0030798C" w:rsidRPr="00A018BD">
        <w:rPr>
          <w:rFonts w:eastAsia="MS Gothic"/>
          <w:color w:val="000000" w:themeColor="text1"/>
        </w:rPr>
        <w:t xml:space="preserve"> a mean of 0.5 and a standard deviation of 0.175</w:t>
      </w:r>
      <w:r w:rsidR="00463729" w:rsidRPr="00A018BD">
        <w:rPr>
          <w:rFonts w:eastAsia="MS Gothic"/>
          <w:color w:val="000000" w:themeColor="text1"/>
        </w:rPr>
        <w:t xml:space="preserve"> to allow seed survival to vary as much as is biologically possible.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correlation between CV and elasticity</w:t>
      </w:r>
      <w:r w:rsidR="002B6FE5" w:rsidRPr="00A018BD">
        <w:rPr>
          <w:rFonts w:eastAsia="MS Gothic"/>
          <w:color w:val="000000" w:themeColor="text1"/>
        </w:rPr>
        <w:t xml:space="preserve"> of</w:t>
      </w:r>
      <w:r w:rsidR="00E739D5" w:rsidRPr="00A018BD">
        <w:rPr>
          <w:rFonts w:eastAsia="MS Gothic"/>
          <w:color w:val="000000" w:themeColor="text1"/>
        </w:rPr>
        <w:t xml:space="preserve"> 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A significant negative correlation indicated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 We were unable to estimate CV values for discrete, seedbank vital rates and so could not determine whether they were contributing to vital rate buffering. </w:t>
      </w:r>
    </w:p>
    <w:p w14:paraId="68A092BC" w14:textId="08BDF7B3" w:rsidR="002C3602" w:rsidRPr="00A018BD" w:rsidRDefault="001A55D5" w:rsidP="00EE7026">
      <w:pPr>
        <w:pStyle w:val="NormalWeb"/>
        <w:spacing w:line="480" w:lineRule="auto"/>
        <w:rPr>
          <w:rFonts w:eastAsia="HGSMinchoE"/>
          <w:i/>
          <w:iCs/>
          <w:color w:val="000000" w:themeColor="text1"/>
        </w:rPr>
      </w:pPr>
      <w:r w:rsidRPr="00A018BD">
        <w:rPr>
          <w:rFonts w:eastAsia="HGSMinchoE"/>
          <w:i/>
          <w:iCs/>
          <w:color w:val="000000" w:themeColor="text1"/>
        </w:rPr>
        <w:t>Evaluating Persistence Mechanisms: 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r w:rsidR="002C3602" w:rsidRPr="00A018BD">
        <w:rPr>
          <w:rFonts w:eastAsia="HGSMinchoE"/>
          <w:color w:val="000000" w:themeColor="text1"/>
        </w:rPr>
        <w:t xml:space="preserve">We conducted two tests to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n. First, we made </w:t>
      </w:r>
      <w:r w:rsidR="00587C4D" w:rsidRPr="00A018BD">
        <w:rPr>
          <w:rFonts w:eastAsia="HGSMinchoE"/>
          <w:color w:val="000000" w:themeColor="text1"/>
        </w:rPr>
        <w:t>a 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lastRenderedPageBreak/>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w:t>
      </w:r>
      <w:r w:rsidR="00502665" w:rsidRPr="00A018BD">
        <w:rPr>
          <w:rFonts w:eastAsia="HGSMinchoE"/>
          <w:color w:val="000000" w:themeColor="text1"/>
        </w:rPr>
        <w:t xml:space="preserve">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3F3CB5" w:rsidRPr="00A018BD">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A positive relationship between subpopulation proximity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as evidence for spatial asynchrony between subpopulations.</w:t>
      </w:r>
      <w:r w:rsidR="00B228DE" w:rsidRPr="00A018BD">
        <w:rPr>
          <w:rFonts w:eastAsia="HGSMinchoE"/>
          <w:color w:val="000000" w:themeColor="text1"/>
        </w:rPr>
        <w:t xml:space="preserve"> </w:t>
      </w:r>
      <w:r w:rsidR="00587C4D" w:rsidRPr="00A018BD">
        <w:rPr>
          <w:rFonts w:eastAsia="HGSMinchoE"/>
          <w:color w:val="000000" w:themeColor="text1"/>
        </w:rPr>
        <w:t xml:space="preserve"> </w:t>
      </w:r>
    </w:p>
    <w:p w14:paraId="629892AB" w14:textId="30302158"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some evidence for the existence of source-sink dynamics.</w:t>
      </w:r>
    </w:p>
    <w:p w14:paraId="2F54AA39" w14:textId="7A4ADE3E" w:rsidR="00B21A84" w:rsidRPr="00A018BD" w:rsidRDefault="00B31A8E" w:rsidP="004F1F0D">
      <w:pPr>
        <w:pStyle w:val="NormalWeb"/>
        <w:spacing w:line="480" w:lineRule="auto"/>
        <w:rPr>
          <w:rFonts w:eastAsia="HGSMinchoE"/>
          <w:i/>
          <w:iCs/>
          <w:color w:val="000000" w:themeColor="text1"/>
        </w:rPr>
      </w:pPr>
      <w:r w:rsidRPr="00A018BD">
        <w:rPr>
          <w:rFonts w:eastAsia="HGSMinchoE"/>
          <w:i/>
          <w:iCs/>
          <w:color w:val="000000" w:themeColor="text1"/>
        </w:rPr>
        <w:t>Determining population stability over time</w:t>
      </w:r>
      <w:r w:rsidR="00C378AF"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Pr="00A018BD">
        <w:rPr>
          <w:rFonts w:eastAsia="HGSMinchoE"/>
          <w:color w:val="000000" w:themeColor="text1"/>
        </w:rPr>
        <w:t xml:space="preserve">e used the “ipmr” </w:t>
      </w:r>
      <w:r w:rsidR="00EA295F" w:rsidRPr="00A018BD">
        <w:rPr>
          <w:rFonts w:eastAsia="HGSMinchoE"/>
          <w:color w:val="000000" w:themeColor="text1"/>
        </w:rPr>
        <w:t xml:space="preserve">R </w:t>
      </w:r>
      <w:r w:rsidRPr="00A018BD">
        <w:rPr>
          <w:rFonts w:eastAsia="HGSMinchoE"/>
          <w:color w:val="000000" w:themeColor="text1"/>
        </w:rPr>
        <w:t xml:space="preserve">package to project each </w:t>
      </w:r>
      <w:r w:rsidR="009F6A12" w:rsidRPr="00A018BD">
        <w:rPr>
          <w:rFonts w:eastAsia="HGSMinchoE"/>
          <w:color w:val="000000" w:themeColor="text1"/>
        </w:rPr>
        <w:t>population</w:t>
      </w:r>
      <w:r w:rsidRPr="00A018BD">
        <w:rPr>
          <w:rFonts w:eastAsia="HGSMinchoE"/>
          <w:color w:val="000000" w:themeColor="text1"/>
        </w:rPr>
        <w:t xml:space="preserve"> forward 100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r w:rsidR="00822FAE" w:rsidRPr="00A018BD">
        <w:rPr>
          <w:rFonts w:eastAsia="HGSMinchoE"/>
          <w:color w:val="000000" w:themeColor="text1"/>
        </w:rPr>
        <w:t>λ</w:t>
      </w:r>
      <w:r w:rsidR="00822FAE">
        <w:rPr>
          <w:rFonts w:eastAsia="HGSMinchoE"/>
          <w:color w:val="000000" w:themeColor="text1"/>
          <w:vertAlign w:val="subscript"/>
        </w:rPr>
        <w:t>s</w:t>
      </w:r>
      <w:r w:rsidR="00822FAE">
        <w:rPr>
          <w:rFonts w:eastAsia="HGSMinchoE"/>
          <w:color w:val="000000" w:themeColor="text1"/>
        </w:rPr>
        <w:t xml:space="preserve">) was calculated with a “burn-in” of 15.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ere 10 % warmer and 10 % drier than the observed climate, which provided a </w:t>
      </w:r>
      <w:r w:rsidR="00887903" w:rsidRPr="00A018BD">
        <w:rPr>
          <w:rFonts w:eastAsia="HGSMinchoE"/>
          <w:color w:val="000000" w:themeColor="text1"/>
        </w:rPr>
        <w:lastRenderedPageBreak/>
        <w:t xml:space="preserve">rough estimate of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the generally hotter and drier conditions that will be brought on by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Vital Rate Models </w:t>
      </w:r>
    </w:p>
    <w:p w14:paraId="44D5B5A6" w14:textId="32280CA4" w:rsidR="00F967FE" w:rsidRPr="00A018BD" w:rsidRDefault="006E14C5" w:rsidP="002F6AA2">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We measured growth, survival, </w:t>
      </w:r>
      <w:r w:rsidR="003C62E3" w:rsidRPr="00A018BD">
        <w:rPr>
          <w:rFonts w:ascii="Times New Roman" w:hAnsi="Times New Roman" w:cs="Times New Roman"/>
          <w:color w:val="000000" w:themeColor="text1"/>
        </w:rPr>
        <w:t>and reproduction for 3,150 unique individuals during demographic monitoring. We used this information to estimate continuous vital rate functions</w:t>
      </w:r>
      <w:r w:rsidR="001A5F37" w:rsidRPr="00A018BD">
        <w:rPr>
          <w:rFonts w:ascii="Times New Roman" w:hAnsi="Times New Roman" w:cs="Times New Roman"/>
          <w:color w:val="000000" w:themeColor="text1"/>
        </w:rPr>
        <w:t xml:space="preserve"> that explain</w:t>
      </w:r>
      <w:r w:rsidR="00EC2733">
        <w:rPr>
          <w:rFonts w:ascii="Times New Roman" w:hAnsi="Times New Roman" w:cs="Times New Roman"/>
          <w:color w:val="000000" w:themeColor="text1"/>
        </w:rPr>
        <w:t>ed</w:t>
      </w:r>
      <w:r w:rsidR="001A5F37" w:rsidRPr="00A018BD">
        <w:rPr>
          <w:rFonts w:ascii="Times New Roman" w:hAnsi="Times New Roman" w:cs="Times New Roman"/>
          <w:color w:val="000000" w:themeColor="text1"/>
        </w:rPr>
        <w:t xml:space="preserve"> the effect of current year plant size (log(</w:t>
      </w:r>
      <w:r w:rsidR="001A5F37" w:rsidRPr="00A018BD">
        <w:rPr>
          <w:rFonts w:ascii="Times New Roman" w:hAnsi="Times New Roman" w:cs="Times New Roman"/>
          <w:color w:val="000000" w:themeColor="text1"/>
        </w:rPr>
        <w:t>size</w:t>
      </w:r>
      <w:r w:rsidR="001A5F37" w:rsidRPr="00A018BD">
        <w:rPr>
          <w:rFonts w:ascii="Times New Roman" w:hAnsi="Times New Roman" w:cs="Times New Roman"/>
          <w:i/>
          <w:iCs/>
          <w:color w:val="000000" w:themeColor="text1"/>
          <w:vertAlign w:val="subscript"/>
        </w:rPr>
        <w:t>t</w:t>
      </w:r>
      <w:r w:rsidR="001A5F37" w:rsidRPr="00A018BD">
        <w:rPr>
          <w:rFonts w:ascii="Times New Roman" w:hAnsi="Times New Roman" w:cs="Times New Roman"/>
          <w:color w:val="000000" w:themeColor="text1"/>
        </w:rPr>
        <w:t>)</w:t>
      </w:r>
      <w:r w:rsidR="001A5F37" w:rsidRPr="00A018BD">
        <w:rPr>
          <w:rFonts w:ascii="Times New Roman" w:hAnsi="Times New Roman" w:cs="Times New Roman"/>
          <w:color w:val="000000" w:themeColor="text1"/>
        </w:rPr>
        <w:t xml:space="preserve">) </w:t>
      </w:r>
      <w:r w:rsidR="00A97503" w:rsidRPr="00A018BD">
        <w:rPr>
          <w:rFonts w:ascii="Times New Roman" w:hAnsi="Times New Roman" w:cs="Times New Roman"/>
          <w:color w:val="000000" w:themeColor="text1"/>
        </w:rPr>
        <w:t>on survival probability, size in the next year (log(</w:t>
      </w:r>
      <w:r w:rsidR="00A97503" w:rsidRPr="00A018BD">
        <w:rPr>
          <w:rFonts w:ascii="Times New Roman" w:hAnsi="Times New Roman" w:cs="Times New Roman"/>
          <w:color w:val="000000" w:themeColor="text1"/>
        </w:rPr>
        <w:t>size</w:t>
      </w:r>
      <w:r w:rsidR="00A97503" w:rsidRPr="00A018BD">
        <w:rPr>
          <w:rFonts w:ascii="Times New Roman" w:hAnsi="Times New Roman" w:cs="Times New Roman"/>
          <w:i/>
          <w:iCs/>
          <w:color w:val="000000" w:themeColor="text1"/>
          <w:vertAlign w:val="subscript"/>
        </w:rPr>
        <w:t>t</w:t>
      </w:r>
      <w:r w:rsidR="00A97503" w:rsidRPr="00A018BD">
        <w:rPr>
          <w:rFonts w:ascii="Times New Roman" w:hAnsi="Times New Roman" w:cs="Times New Roman"/>
          <w:color w:val="000000" w:themeColor="text1"/>
          <w:vertAlign w:val="subscript"/>
        </w:rPr>
        <w:t>+1</w:t>
      </w:r>
      <w:r w:rsidR="00A97503" w:rsidRPr="00A018BD">
        <w:rPr>
          <w:rFonts w:ascii="Times New Roman" w:hAnsi="Times New Roman" w:cs="Times New Roman"/>
          <w:color w:val="000000" w:themeColor="text1"/>
        </w:rPr>
        <w:t>)</w:t>
      </w:r>
      <w:r w:rsidR="00A97503" w:rsidRPr="00A018BD">
        <w:rPr>
          <w:rFonts w:ascii="Times New Roman" w:hAnsi="Times New Roman" w:cs="Times New Roman"/>
          <w:color w:val="000000" w:themeColor="text1"/>
        </w:rPr>
        <w:t>), flowering probability, and seed production.</w:t>
      </w:r>
      <w:r w:rsidR="00317469" w:rsidRPr="00A018BD">
        <w:rPr>
          <w:rFonts w:ascii="Times New Roman" w:hAnsi="Times New Roman" w:cs="Times New Roman"/>
          <w:color w:val="000000" w:themeColor="text1"/>
        </w:rPr>
        <w:t xml:space="preserve"> </w:t>
      </w:r>
      <w:r w:rsidR="00F66148" w:rsidRPr="00A018BD">
        <w:rPr>
          <w:rFonts w:ascii="Times New Roman" w:hAnsi="Times New Roman" w:cs="Times New Roman"/>
          <w:color w:val="000000" w:themeColor="text1"/>
        </w:rPr>
        <w:t>We constructed multiple versions of each vital rate function, each of which included a unique combination of covariates</w:t>
      </w:r>
      <w:r w:rsidR="00EC2733">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EC2733">
        <w:rPr>
          <w:rFonts w:ascii="Times New Roman" w:hAnsi="Times New Roman" w:cs="Times New Roman"/>
          <w:color w:val="000000" w:themeColor="text1"/>
        </w:rPr>
        <w:t xml:space="preserve">). </w:t>
      </w:r>
      <w:r w:rsidR="00B8485E" w:rsidRPr="00A018BD">
        <w:rPr>
          <w:rFonts w:ascii="Times New Roman" w:hAnsi="Times New Roman" w:cs="Times New Roman"/>
          <w:color w:val="000000" w:themeColor="text1"/>
        </w:rPr>
        <w:t>Every</w:t>
      </w:r>
      <w:r w:rsidR="00BF3768" w:rsidRPr="00A018BD">
        <w:rPr>
          <w:rFonts w:ascii="Times New Roman" w:hAnsi="Times New Roman" w:cs="Times New Roman"/>
          <w:color w:val="000000" w:themeColor="text1"/>
        </w:rPr>
        <w:t xml:space="preserve"> vital rate function included log(</w:t>
      </w:r>
      <w:r w:rsidR="00BF3768" w:rsidRPr="00A018BD">
        <w:rPr>
          <w:rFonts w:ascii="Times New Roman" w:hAnsi="Times New Roman" w:cs="Times New Roman"/>
          <w:color w:val="000000" w:themeColor="text1"/>
        </w:rPr>
        <w:t>size</w:t>
      </w:r>
      <w:r w:rsidR="00BF3768" w:rsidRPr="00A018BD">
        <w:rPr>
          <w:rFonts w:ascii="Times New Roman" w:hAnsi="Times New Roman" w:cs="Times New Roman"/>
          <w:i/>
          <w:iCs/>
          <w:color w:val="000000" w:themeColor="text1"/>
          <w:vertAlign w:val="subscript"/>
        </w:rPr>
        <w:t>t</w:t>
      </w:r>
      <w:r w:rsidR="00BF3768" w:rsidRPr="00A018BD">
        <w:rPr>
          <w:rFonts w:ascii="Times New Roman" w:hAnsi="Times New Roman" w:cs="Times New Roman"/>
          <w:color w:val="000000" w:themeColor="text1"/>
        </w:rPr>
        <w:t>) as a fixed effect</w:t>
      </w:r>
      <w:r w:rsidR="00A72F46" w:rsidRPr="00A018BD">
        <w:rPr>
          <w:rFonts w:ascii="Times New Roman" w:hAnsi="Times New Roman" w:cs="Times New Roman"/>
          <w:color w:val="000000" w:themeColor="text1"/>
        </w:rPr>
        <w:t>.</w:t>
      </w:r>
      <w:r w:rsidR="00100ABA" w:rsidRPr="00A018BD">
        <w:rPr>
          <w:rFonts w:ascii="Times New Roman" w:hAnsi="Times New Roman" w:cs="Times New Roman"/>
          <w:color w:val="000000" w:themeColor="text1"/>
        </w:rPr>
        <w:t xml:space="preserve"> </w:t>
      </w:r>
      <w:r w:rsidR="00EC2733">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sidR="00EC2733">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r w:rsidR="00EC2733">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that </w:t>
      </w:r>
      <w:r w:rsidR="00A72F46" w:rsidRPr="00A018BD">
        <w:rPr>
          <w:rFonts w:ascii="Times New Roman" w:hAnsi="Times New Roman" w:cs="Times New Roman"/>
          <w:color w:val="000000" w:themeColor="text1"/>
        </w:rPr>
        <w:t xml:space="preserve">larger plants 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 xml:space="preserve">1 than smaller plants (Fig.1: A). </w:t>
      </w:r>
      <w:r w:rsidR="003700F6" w:rsidRPr="00A018BD">
        <w:rPr>
          <w:rFonts w:ascii="Times New Roman" w:hAnsi="Times New Roman" w:cs="Times New Roman"/>
          <w:color w:val="000000" w:themeColor="text1"/>
        </w:rPr>
        <w:t xml:space="preserve">However, plants tend to become smaller in the next year (Fig 1. B). </w:t>
      </w:r>
      <w:r w:rsidR="00F967FE" w:rsidRPr="00A018BD">
        <w:rPr>
          <w:rFonts w:ascii="Times New Roman" w:hAnsi="Times New Roman" w:cs="Times New Roman"/>
          <w:color w:val="000000" w:themeColor="text1"/>
        </w:rPr>
        <w:t xml:space="preserve">Flowering only occurs once a plant reaches a certain size, when </w:t>
      </w:r>
      <w:r w:rsidR="00F967FE" w:rsidRPr="00A018BD">
        <w:rPr>
          <w:rFonts w:ascii="Times New Roman" w:hAnsi="Times New Roman" w:cs="Times New Roman"/>
          <w:color w:val="000000" w:themeColor="text1"/>
        </w:rPr>
        <w:t>log(size</w:t>
      </w:r>
      <w:r w:rsidR="00F967FE" w:rsidRPr="00A018BD">
        <w:rPr>
          <w:rFonts w:ascii="Times New Roman" w:hAnsi="Times New Roman" w:cs="Times New Roman"/>
          <w:i/>
          <w:iCs/>
          <w:color w:val="000000" w:themeColor="text1"/>
          <w:vertAlign w:val="subscript"/>
        </w:rPr>
        <w:t>t</w:t>
      </w:r>
      <w:r w:rsidR="00F967FE" w:rsidRPr="00A018BD">
        <w:rPr>
          <w:rFonts w:ascii="Times New Roman" w:hAnsi="Times New Roman" w:cs="Times New Roman"/>
          <w:color w:val="000000" w:themeColor="text1"/>
        </w:rPr>
        <w:t>)</w:t>
      </w:r>
      <w:r w:rsidR="00F967FE" w:rsidRPr="00A018BD">
        <w:rPr>
          <w:rFonts w:ascii="Times New Roman" w:hAnsi="Times New Roman" w:cs="Times New Roman"/>
          <w:color w:val="000000" w:themeColor="text1"/>
        </w:rPr>
        <w:t xml:space="preserve"> is around 2.5</w:t>
      </w:r>
      <w:r w:rsidR="00EC2733">
        <w:rPr>
          <w:rFonts w:ascii="Times New Roman" w:hAnsi="Times New Roman" w:cs="Times New Roman"/>
          <w:color w:val="000000" w:themeColor="text1"/>
        </w:rPr>
        <w:t xml:space="preserve">, but then </w:t>
      </w:r>
      <w:r w:rsidR="00F967FE" w:rsidRPr="00A018BD">
        <w:rPr>
          <w:rFonts w:ascii="Times New Roman" w:hAnsi="Times New Roman" w:cs="Times New Roman"/>
          <w:color w:val="000000" w:themeColor="text1"/>
        </w:rPr>
        <w:t>declines again at the upper end of observed plant size</w:t>
      </w:r>
      <w:r w:rsidR="00EC2733">
        <w:rPr>
          <w:rFonts w:ascii="Times New Roman" w:hAnsi="Times New Roman" w:cs="Times New Roman"/>
          <w:color w:val="000000" w:themeColor="text1"/>
        </w:rPr>
        <w:t xml:space="preserve"> </w:t>
      </w:r>
      <w:r w:rsidR="00EC2733" w:rsidRPr="00A018BD">
        <w:rPr>
          <w:rFonts w:ascii="Times New Roman" w:hAnsi="Times New Roman" w:cs="Times New Roman"/>
          <w:color w:val="000000" w:themeColor="text1"/>
        </w:rPr>
        <w:t>(Fig. 1 C)</w:t>
      </w:r>
      <w:r w:rsidR="00F967FE" w:rsidRPr="00A018BD">
        <w:rPr>
          <w:rFonts w:ascii="Times New Roman" w:hAnsi="Times New Roman" w:cs="Times New Roman"/>
          <w:color w:val="000000" w:themeColor="text1"/>
        </w:rPr>
        <w:t xml:space="preserve">. The number of seeds that a reproductive plant produces increases sharply with </w:t>
      </w:r>
      <w:r w:rsidR="00F967FE" w:rsidRPr="00A018BD">
        <w:rPr>
          <w:rFonts w:ascii="Times New Roman" w:hAnsi="Times New Roman" w:cs="Times New Roman"/>
          <w:color w:val="000000" w:themeColor="text1"/>
        </w:rPr>
        <w:t>log(size</w:t>
      </w:r>
      <w:r w:rsidR="00F967FE" w:rsidRPr="00A018BD">
        <w:rPr>
          <w:rFonts w:ascii="Times New Roman" w:hAnsi="Times New Roman" w:cs="Times New Roman"/>
          <w:i/>
          <w:iCs/>
          <w:color w:val="000000" w:themeColor="text1"/>
          <w:vertAlign w:val="subscript"/>
        </w:rPr>
        <w:t>t</w:t>
      </w:r>
      <w:r w:rsidR="00F967FE" w:rsidRPr="00A018BD">
        <w:rPr>
          <w:rFonts w:ascii="Times New Roman" w:hAnsi="Times New Roman" w:cs="Times New Roman"/>
          <w:color w:val="000000" w:themeColor="text1"/>
        </w:rPr>
        <w:t>)</w:t>
      </w:r>
      <w:r w:rsidR="00F967FE" w:rsidRPr="00A018BD">
        <w:rPr>
          <w:rFonts w:ascii="Times New Roman" w:hAnsi="Times New Roman" w:cs="Times New Roman"/>
          <w:color w:val="000000" w:themeColor="text1"/>
        </w:rPr>
        <w:t xml:space="preserve"> (Fig 1. D). </w:t>
      </w:r>
      <w:r w:rsidR="00A72F46" w:rsidRPr="00A018BD">
        <w:rPr>
          <w:rFonts w:ascii="Times New Roman" w:hAnsi="Times New Roman" w:cs="Times New Roman"/>
          <w:color w:val="000000" w:themeColor="text1"/>
        </w:rPr>
        <w:t>The inclusion of additional covariates did not alter the overall shape or sign of the relationships between log(size</w:t>
      </w:r>
      <w:r w:rsidR="00A72F46" w:rsidRPr="00A018BD">
        <w:rPr>
          <w:rFonts w:ascii="Times New Roman" w:hAnsi="Times New Roman" w:cs="Times New Roman"/>
          <w:i/>
          <w:iCs/>
          <w:color w:val="000000" w:themeColor="text1"/>
          <w:vertAlign w:val="subscript"/>
        </w:rPr>
        <w:t>t</w:t>
      </w:r>
      <w:r w:rsidR="00A72F46" w:rsidRPr="00A018BD">
        <w:rPr>
          <w:rFonts w:ascii="Times New Roman" w:hAnsi="Times New Roman" w:cs="Times New Roman"/>
          <w:color w:val="000000" w:themeColor="text1"/>
        </w:rPr>
        <w:t>) and vital rates</w:t>
      </w:r>
      <w:r w:rsidR="00A72F46" w:rsidRPr="00A018BD">
        <w:rPr>
          <w:rFonts w:ascii="Times New Roman" w:hAnsi="Times New Roman" w:cs="Times New Roman"/>
          <w:color w:val="000000" w:themeColor="text1"/>
        </w:rPr>
        <w:t>, so models shown in figure 1 did not include any additional covariates beyond log(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77777777" w:rsidR="00F967FE" w:rsidRPr="00A018BD" w:rsidRDefault="002F6AA2" w:rsidP="00F967FE">
      <w:pPr>
        <w:rPr>
          <w:rFonts w:ascii="Times New Roman" w:hAnsi="Times New Roman" w:cs="Times New Roman"/>
          <w:color w:val="000000" w:themeColor="text1"/>
        </w:rPr>
      </w:pPr>
      <w:r w:rsidRPr="00A018BD">
        <w:rPr>
          <w:rFonts w:ascii="Times New Roman" w:hAnsi="Times New Roman" w:cs="Times New Roman"/>
          <w:noProof/>
          <w:color w:val="000000" w:themeColor="text1"/>
        </w:rPr>
        <w:lastRenderedPageBreak/>
        <w:drawing>
          <wp:inline distT="0" distB="0" distL="0" distR="0" wp14:anchorId="727BF31D" wp14:editId="687D1842">
            <wp:extent cx="4854828" cy="3399417"/>
            <wp:effectExtent l="0" t="0" r="0" b="4445"/>
            <wp:docPr id="13" name="Picture 13"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857759" cy="3401469"/>
                    </a:xfrm>
                    <a:prstGeom prst="rect">
                      <a:avLst/>
                    </a:prstGeom>
                  </pic:spPr>
                </pic:pic>
              </a:graphicData>
            </a:graphic>
          </wp:inline>
        </w:drawing>
      </w:r>
    </w:p>
    <w:p w14:paraId="42E805D7" w14:textId="586EE744" w:rsidR="00A04A1D" w:rsidRPr="00A018BD" w:rsidRDefault="00C46B08" w:rsidP="00F967FE">
      <w:pPr>
        <w:rPr>
          <w:rFonts w:ascii="Times New Roman" w:hAnsi="Times New Roman" w:cs="Times New Roman"/>
          <w:color w:val="000000" w:themeColor="text1"/>
        </w:rPr>
      </w:pPr>
      <w:r w:rsidRPr="00A018BD">
        <w:rPr>
          <w:rFonts w:ascii="Times New Roman" w:hAnsi="Times New Roman" w:cs="Times New Roman"/>
          <w:b/>
          <w:bCs/>
          <w:color w:val="000000" w:themeColor="text1"/>
        </w:rPr>
        <w:t>Figure 1</w:t>
      </w:r>
      <w:r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The effect of current year size (</w:t>
      </w:r>
      <w:r w:rsidR="00757968" w:rsidRPr="00A018BD">
        <w:rPr>
          <w:rFonts w:ascii="Times New Roman" w:hAnsi="Times New Roman" w:cs="Times New Roman"/>
          <w:color w:val="000000" w:themeColor="text1"/>
        </w:rPr>
        <w:t>log(</w:t>
      </w:r>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size</w:t>
      </w:r>
      <w:r w:rsidR="00FB5E9D" w:rsidRPr="00A018BD">
        <w:rPr>
          <w:rFonts w:ascii="Times New Roman" w:hAnsi="Times New Roman" w:cs="Times New Roman"/>
          <w:i/>
          <w:iCs/>
          <w:color w:val="000000" w:themeColor="text1"/>
          <w:vertAlign w:val="subscript"/>
        </w:rPr>
        <w:t>t</w:t>
      </w:r>
      <w:r w:rsidR="00FB5E9D" w:rsidRPr="00A018BD">
        <w:rPr>
          <w:rFonts w:ascii="Times New Roman" w:hAnsi="Times New Roman" w:cs="Times New Roman"/>
          <w:color w:val="000000" w:themeColor="text1"/>
        </w:rPr>
        <w:t xml:space="preserve">) as a predictor. </w:t>
      </w:r>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  </w:t>
      </w:r>
    </w:p>
    <w:p w14:paraId="6FD2CA7A" w14:textId="1DAA2802" w:rsidR="00921529" w:rsidRPr="00A018BD" w:rsidRDefault="00921529" w:rsidP="00C46B08">
      <w:pPr>
        <w:rPr>
          <w:rFonts w:ascii="Times New Roman" w:hAnsi="Times New Roman" w:cs="Times New Roman"/>
          <w:color w:val="000000" w:themeColor="text1"/>
        </w:rPr>
      </w:pPr>
    </w:p>
    <w:p w14:paraId="74AA282F" w14:textId="6835D395" w:rsidR="00156AEB" w:rsidRPr="00A018BD" w:rsidRDefault="00F0383B" w:rsidP="000A24A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 </w:t>
      </w:r>
      <w:r w:rsidR="00E82E5A">
        <w:rPr>
          <w:rFonts w:ascii="Times New Roman" w:hAnsi="Times New Roman" w:cs="Times New Roman"/>
          <w:i/>
          <w:iCs/>
          <w:color w:val="000000" w:themeColor="text1"/>
        </w:rPr>
        <w:tab/>
      </w:r>
      <w:r w:rsidRPr="00A018BD">
        <w:rPr>
          <w:rFonts w:ascii="Times New Roman" w:hAnsi="Times New Roman" w:cs="Times New Roman"/>
          <w:i/>
          <w:iCs/>
          <w:color w:val="000000" w:themeColor="text1"/>
        </w:rPr>
        <w:t>Integral Projection Models</w:t>
      </w:r>
      <w:r w:rsidRPr="00A018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5A17F3">
        <w:rPr>
          <w:rFonts w:ascii="Times New Roman" w:hAnsi="Times New Roman" w:cs="Times New Roman"/>
          <w:color w:val="000000" w:themeColor="text1"/>
        </w:rPr>
        <w:t xml:space="preserve">We found that including a discrete state that represents the seedbank in IPMs for </w:t>
      </w:r>
      <w:r w:rsidR="005A17F3">
        <w:rPr>
          <w:rFonts w:ascii="Times New Roman" w:hAnsi="Times New Roman" w:cs="Times New Roman"/>
          <w:i/>
          <w:iCs/>
          <w:color w:val="000000" w:themeColor="text1"/>
        </w:rPr>
        <w:t xml:space="preserve">O. </w:t>
      </w:r>
      <w:r w:rsidR="005A17F3" w:rsidRPr="005A17F3">
        <w:rPr>
          <w:rFonts w:ascii="Times New Roman" w:hAnsi="Times New Roman" w:cs="Times New Roman"/>
          <w:i/>
          <w:iCs/>
          <w:color w:val="000000" w:themeColor="text1"/>
        </w:rPr>
        <w:t>coloradensis</w:t>
      </w:r>
      <w:r w:rsidR="005A17F3">
        <w:rPr>
          <w:rFonts w:ascii="Times New Roman" w:hAnsi="Times New Roman" w:cs="Times New Roman"/>
          <w:color w:val="000000" w:themeColor="text1"/>
        </w:rPr>
        <w:t xml:space="preserve"> </w:t>
      </w:r>
      <w:r w:rsidR="005A17F3" w:rsidRPr="005A17F3">
        <w:rPr>
          <w:rFonts w:ascii="Times New Roman" w:hAnsi="Times New Roman" w:cs="Times New Roman"/>
          <w:color w:val="000000" w:themeColor="text1"/>
        </w:rPr>
        <w:t>significantly</w:t>
      </w:r>
      <w:r w:rsidR="005A17F3">
        <w:rPr>
          <w:rFonts w:ascii="Times New Roman" w:hAnsi="Times New Roman" w:cs="Times New Roman"/>
          <w:color w:val="000000" w:themeColor="text1"/>
        </w:rPr>
        <w:t xml:space="preserve"> lowered the asymptotic population growth rate. The continuous state-only IPM (Table 2: IPM “OO”) predicted an asymptotic log(</w:t>
      </w:r>
      <w:r w:rsidR="005A17F3" w:rsidRPr="00A018BD">
        <w:rPr>
          <w:rFonts w:ascii="Times New Roman" w:eastAsia="HGSMinchoE" w:hAnsi="Times New Roman" w:cs="Times New Roman"/>
          <w:color w:val="000000" w:themeColor="text1"/>
        </w:rPr>
        <w:t>λ</w:t>
      </w:r>
      <w:r w:rsidR="005A17F3">
        <w:rPr>
          <w:rFonts w:ascii="Times New Roman" w:eastAsia="HGSMinchoE" w:hAnsi="Times New Roman" w:cs="Times New Roman"/>
          <w:color w:val="000000" w:themeColor="text1"/>
        </w:rPr>
        <w:t>) of 0.41</w:t>
      </w:r>
      <w:r w:rsidR="008F7CBB">
        <w:rPr>
          <w:rFonts w:ascii="Times New Roman" w:eastAsia="HGSMinchoE" w:hAnsi="Times New Roman" w:cs="Times New Roman"/>
          <w:color w:val="000000" w:themeColor="text1"/>
        </w:rPr>
        <w:t xml:space="preserve"> for all populations</w:t>
      </w:r>
      <w:r w:rsidR="005A17F3">
        <w:rPr>
          <w:rFonts w:ascii="Times New Roman" w:eastAsia="HGSMinchoE" w:hAnsi="Times New Roman" w:cs="Times New Roman"/>
          <w:color w:val="000000" w:themeColor="text1"/>
        </w:rPr>
        <w:t xml:space="preserve">, while </w:t>
      </w:r>
      <w:r w:rsidR="008F7CBB">
        <w:rPr>
          <w:rFonts w:ascii="Times New Roman" w:eastAsia="HGSMinchoE" w:hAnsi="Times New Roman" w:cs="Times New Roman"/>
          <w:color w:val="000000" w:themeColor="text1"/>
        </w:rPr>
        <w:t xml:space="preserve">the continuous + discrete state IPM </w:t>
      </w:r>
      <w:r w:rsidR="005559C4">
        <w:rPr>
          <w:rFonts w:ascii="Times New Roman" w:eastAsia="HGSMinchoE" w:hAnsi="Times New Roman" w:cs="Times New Roman"/>
          <w:color w:val="000000" w:themeColor="text1"/>
        </w:rPr>
        <w:t xml:space="preserve">(Table 2: IPM “A”) </w:t>
      </w:r>
      <w:r w:rsidR="008F7CBB">
        <w:rPr>
          <w:rFonts w:ascii="Times New Roman" w:eastAsia="HGSMinchoE" w:hAnsi="Times New Roman" w:cs="Times New Roman"/>
          <w:color w:val="000000" w:themeColor="text1"/>
        </w:rPr>
        <w:t xml:space="preserve">predicted </w:t>
      </w:r>
      <w:r w:rsidR="008F7CBB">
        <w:rPr>
          <w:rFonts w:ascii="Times New Roman" w:hAnsi="Times New Roman" w:cs="Times New Roman"/>
          <w:color w:val="000000" w:themeColor="text1"/>
        </w:rPr>
        <w:t>an asymptotic log(</w:t>
      </w:r>
      <w:r w:rsidR="008F7CBB" w:rsidRPr="00A018BD">
        <w:rPr>
          <w:rFonts w:ascii="Times New Roman" w:eastAsia="HGSMinchoE" w:hAnsi="Times New Roman" w:cs="Times New Roman"/>
          <w:color w:val="000000" w:themeColor="text1"/>
        </w:rPr>
        <w:t>λ</w:t>
      </w:r>
      <w:r w:rsidR="008F7CBB">
        <w:rPr>
          <w:rFonts w:ascii="Times New Roman" w:eastAsia="HGSMinchoE" w:hAnsi="Times New Roman" w:cs="Times New Roman"/>
          <w:color w:val="000000" w:themeColor="text1"/>
        </w:rPr>
        <w:t>) of 0.</w:t>
      </w:r>
      <w:r w:rsidR="005559C4">
        <w:rPr>
          <w:rFonts w:ascii="Times New Roman" w:eastAsia="HGSMinchoE" w:hAnsi="Times New Roman" w:cs="Times New Roman"/>
          <w:color w:val="000000" w:themeColor="text1"/>
        </w:rPr>
        <w:t>39. The 95% bootstrap confidence intervals for these asymptotic growth rates d</w:t>
      </w:r>
      <w:r w:rsidR="009573DE">
        <w:rPr>
          <w:rFonts w:ascii="Times New Roman" w:eastAsia="HGSMinchoE" w:hAnsi="Times New Roman" w:cs="Times New Roman"/>
          <w:color w:val="000000" w:themeColor="text1"/>
        </w:rPr>
        <w:t>id</w:t>
      </w:r>
      <w:r w:rsidR="005559C4">
        <w:rPr>
          <w:rFonts w:ascii="Times New Roman" w:eastAsia="HGSMinchoE" w:hAnsi="Times New Roman" w:cs="Times New Roman"/>
          <w:color w:val="000000" w:themeColor="text1"/>
        </w:rPr>
        <w:t xml:space="preserve"> not overlap</w:t>
      </w:r>
      <w:r w:rsidR="009573DE">
        <w:rPr>
          <w:rFonts w:ascii="Times New Roman" w:eastAsia="HGSMinchoE" w:hAnsi="Times New Roman" w:cs="Times New Roman"/>
          <w:color w:val="000000" w:themeColor="text1"/>
        </w:rPr>
        <w:t xml:space="preserve"> (Table 2). All subsequent IPM results refer to models that included a discrete seedbank state. </w:t>
      </w:r>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w:t>
      </w:r>
      <w:r w:rsidR="004547E4" w:rsidRPr="00A018BD">
        <w:rPr>
          <w:rFonts w:ascii="Times New Roman" w:eastAsia="HGSMinchoE" w:hAnsi="Times New Roman" w:cs="Times New Roman"/>
          <w:color w:val="000000" w:themeColor="text1"/>
        </w:rPr>
        <w:t xml:space="preserve">= </w:t>
      </w:r>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w:t>
      </w:r>
      <w:r w:rsidR="004547E4" w:rsidRPr="00A018BD">
        <w:rPr>
          <w:rFonts w:ascii="Times New Roman" w:eastAsia="HGSMinchoE" w:hAnsi="Times New Roman" w:cs="Times New Roman"/>
          <w:b/>
          <w:bCs/>
          <w:color w:val="000000" w:themeColor="text1"/>
        </w:rPr>
        <w:t xml:space="preserve">=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81), while the </w:t>
      </w:r>
      <w:r w:rsidR="000A24A5">
        <w:rPr>
          <w:rFonts w:ascii="Times New Roman" w:eastAsia="HGSMinchoE" w:hAnsi="Times New Roman" w:cs="Times New Roman"/>
          <w:color w:val="000000" w:themeColor="text1"/>
        </w:rPr>
        <w:lastRenderedPageBreak/>
        <w:t>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r w:rsidR="00767329">
        <w:rPr>
          <w:rFonts w:ascii="Times New Roman" w:eastAsia="HGSMinchoE" w:hAnsi="Times New Roman" w:cs="Times New Roman"/>
          <w:color w:val="000000" w:themeColor="text1"/>
        </w:rPr>
        <w:t xml:space="preserve">Including the effect of density dependence decreased the population growth rate from </w:t>
      </w:r>
      <w:r w:rsidR="00767329" w:rsidRPr="00A018BD">
        <w:rPr>
          <w:rFonts w:ascii="Times New Roman" w:eastAsia="HGSMinchoE" w:hAnsi="Times New Roman" w:cs="Times New Roman"/>
          <w:color w:val="000000" w:themeColor="text1"/>
        </w:rPr>
        <w:t xml:space="preserve">log(λ) </w:t>
      </w:r>
      <w:r w:rsidR="00767329">
        <w:rPr>
          <w:rFonts w:ascii="Times New Roman" w:eastAsia="HGSMinchoE" w:hAnsi="Times New Roman" w:cs="Times New Roman"/>
          <w:color w:val="000000" w:themeColor="text1"/>
        </w:rPr>
        <w:t xml:space="preserve"> = 0.39 to </w:t>
      </w:r>
      <w:r w:rsidR="00767329" w:rsidRPr="00A018BD">
        <w:rPr>
          <w:rFonts w:ascii="Times New Roman" w:eastAsia="HGSMinchoE" w:hAnsi="Times New Roman" w:cs="Times New Roman"/>
          <w:color w:val="000000" w:themeColor="text1"/>
        </w:rPr>
        <w:t xml:space="preserve">log(λ) </w:t>
      </w:r>
      <w:r w:rsidR="00767329">
        <w:rPr>
          <w:rFonts w:ascii="Times New Roman" w:eastAsia="HGSMinchoE" w:hAnsi="Times New Roman" w:cs="Times New Roman"/>
          <w:color w:val="000000" w:themeColor="text1"/>
        </w:rPr>
        <w:t xml:space="preserve"> = 0.35 when all subpopulations were considered together (Table </w:t>
      </w:r>
      <w:r w:rsidR="00E82E5A">
        <w:rPr>
          <w:rFonts w:ascii="Times New Roman" w:eastAsia="HGSMinchoE" w:hAnsi="Times New Roman" w:cs="Times New Roman"/>
          <w:color w:val="000000" w:themeColor="text1"/>
        </w:rPr>
        <w:t>2</w:t>
      </w:r>
      <w:r w:rsidR="00767329">
        <w:rPr>
          <w:rFonts w:ascii="Times New Roman" w:eastAsia="HGSMinchoE" w:hAnsi="Times New Roman" w:cs="Times New Roman"/>
          <w:color w:val="000000" w:themeColor="text1"/>
        </w:rPr>
        <w:t xml:space="preserve">: density-independent IPM </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A</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 xml:space="preserve">, </w:t>
      </w:r>
      <w:r w:rsidR="00767329" w:rsidRPr="00A018BD">
        <w:rPr>
          <w:rFonts w:ascii="Times New Roman" w:eastAsia="HGSMinchoE" w:hAnsi="Times New Roman" w:cs="Times New Roman"/>
          <w:color w:val="000000" w:themeColor="text1"/>
        </w:rPr>
        <w:t>log(λ)</w:t>
      </w:r>
      <w:r w:rsidR="00767329">
        <w:rPr>
          <w:rFonts w:ascii="Times New Roman" w:eastAsia="HGSMinchoE" w:hAnsi="Times New Roman" w:cs="Times New Roman"/>
          <w:color w:val="000000" w:themeColor="text1"/>
        </w:rPr>
        <w:t xml:space="preserve"> = 0.39, density-dependent IPM </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B</w:t>
      </w:r>
      <w:r w:rsidR="003756BD">
        <w:rPr>
          <w:rFonts w:ascii="Times New Roman" w:eastAsia="HGSMinchoE" w:hAnsi="Times New Roman" w:cs="Times New Roman"/>
          <w:color w:val="000000" w:themeColor="text1"/>
        </w:rPr>
        <w:t>”</w:t>
      </w:r>
      <w:r w:rsidR="00767329">
        <w:rPr>
          <w:rFonts w:ascii="Times New Roman" w:eastAsia="HGSMinchoE" w:hAnsi="Times New Roman" w:cs="Times New Roman"/>
          <w:color w:val="000000" w:themeColor="text1"/>
        </w:rPr>
        <w:t xml:space="preserve">, </w:t>
      </w:r>
      <w:r w:rsidR="00767329" w:rsidRPr="00A018BD">
        <w:rPr>
          <w:rFonts w:ascii="Times New Roman" w:eastAsia="HGSMinchoE" w:hAnsi="Times New Roman" w:cs="Times New Roman"/>
          <w:color w:val="000000" w:themeColor="text1"/>
        </w:rPr>
        <w:t>log(λ)</w:t>
      </w:r>
      <w:r w:rsidR="00767329">
        <w:rPr>
          <w:rFonts w:ascii="Times New Roman" w:eastAsia="HGSMinchoE" w:hAnsi="Times New Roman" w:cs="Times New Roman"/>
          <w:color w:val="000000" w:themeColor="text1"/>
        </w:rPr>
        <w:t xml:space="preserve"> =0.35). </w:t>
      </w:r>
      <w:r w:rsidR="00DD607D">
        <w:rPr>
          <w:rFonts w:ascii="Times New Roman" w:eastAsia="HGSMinchoE" w:hAnsi="Times New Roman" w:cs="Times New Roman"/>
          <w:color w:val="000000" w:themeColor="text1"/>
        </w:rPr>
        <w:t xml:space="preserve">However, when considering each subpopulation independently, incorporating density-dependence did not have a uniformly positive or negative impact of population growth rate (Table </w:t>
      </w:r>
      <w:r w:rsidR="00E82E5A">
        <w:rPr>
          <w:rFonts w:ascii="Times New Roman" w:eastAsia="HGSMinchoE" w:hAnsi="Times New Roman" w:cs="Times New Roman"/>
          <w:color w:val="000000" w:themeColor="text1"/>
        </w:rPr>
        <w:t>2</w:t>
      </w:r>
      <w:r w:rsidR="00DD607D">
        <w:rPr>
          <w:rFonts w:ascii="Times New Roman" w:eastAsia="HGSMinchoE" w:hAnsi="Times New Roman" w:cs="Times New Roman"/>
          <w:color w:val="000000" w:themeColor="text1"/>
        </w:rPr>
        <w:t xml:space="preserve">: density-independent IPMs </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C</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H</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 xml:space="preserve">, </w:t>
      </w:r>
      <w:r w:rsidR="00DD607D">
        <w:rPr>
          <w:rFonts w:ascii="Times New Roman" w:eastAsia="HGSMinchoE" w:hAnsi="Times New Roman" w:cs="Times New Roman"/>
          <w:color w:val="000000" w:themeColor="text1"/>
        </w:rPr>
        <w:t xml:space="preserve">density-dependent IPMs </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I</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N</w:t>
      </w:r>
      <w:r w:rsidR="003756BD">
        <w:rPr>
          <w:rFonts w:ascii="Times New Roman" w:eastAsia="HGSMinchoE" w:hAnsi="Times New Roman" w:cs="Times New Roman"/>
          <w:color w:val="000000" w:themeColor="text1"/>
        </w:rPr>
        <w:t>”</w:t>
      </w:r>
      <w:r w:rsidR="00DD607D">
        <w:rPr>
          <w:rFonts w:ascii="Times New Roman" w:eastAsia="HGSMinchoE" w:hAnsi="Times New Roman" w:cs="Times New Roman"/>
          <w:color w:val="000000" w:themeColor="text1"/>
        </w:rPr>
        <w:t>).</w:t>
      </w:r>
      <w:r w:rsidR="00C531A4">
        <w:rPr>
          <w:rFonts w:ascii="Times New Roman" w:eastAsia="HGSMinchoE" w:hAnsi="Times New Roman" w:cs="Times New Roman"/>
          <w:color w:val="000000" w:themeColor="text1"/>
        </w:rPr>
        <w:t xml:space="preserve"> For example, </w:t>
      </w:r>
      <w:r w:rsidR="00073815">
        <w:rPr>
          <w:rFonts w:ascii="Times New Roman" w:eastAsia="HGSMinchoE" w:hAnsi="Times New Roman" w:cs="Times New Roman"/>
          <w:color w:val="000000" w:themeColor="text1"/>
        </w:rPr>
        <w:t xml:space="preserve">including density-dependence increased the growth rate of the Unnamed creek subpopulation from 0.24 to 0.34, but decreased the growth rate of the Meadow subpopulation from 0.31 to -0.28. </w:t>
      </w:r>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0180DBF6"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ab/>
      </w:r>
      <w:r w:rsidR="00B6794B" w:rsidRPr="00A018BD">
        <w:rPr>
          <w:rFonts w:ascii="Times New Roman" w:hAnsi="Times New Roman" w:cs="Times New Roman"/>
          <w:color w:val="000000" w:themeColor="text1"/>
        </w:rPr>
        <w:t xml:space="preserve">A density-independent, discretized IPM kernel </w:t>
      </w:r>
      <w:r w:rsidR="00B6794B" w:rsidRPr="00A018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made using</w:t>
      </w:r>
      <w:r w:rsidR="00B6794B"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A</w:t>
      </w:r>
      <w:r w:rsidR="003756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 xml:space="preserve">lifecycle when all populations and transitions are considered together (Fig. 2: 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high contribution of adult plants to the size of the seedbank in the next year. The rates at which seeds are produced by adult plants and stay in the seedbank have the most impact on population growth </w:t>
      </w:r>
      <w:r w:rsidR="00A018BD" w:rsidRPr="00A018BD">
        <w:rPr>
          <w:rFonts w:ascii="Times New Roman" w:hAnsi="Times New Roman" w:cs="Times New Roman"/>
          <w:color w:val="000000" w:themeColor="text1"/>
        </w:rPr>
        <w:lastRenderedPageBreak/>
        <w:t xml:space="preserve">rate (Fig. 2: 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1DC64FAD" w14:textId="0FF36FF2" w:rsidR="00D278F6" w:rsidRPr="00A018BD" w:rsidRDefault="00D278F6" w:rsidP="00D278F6">
      <w:pPr>
        <w:rPr>
          <w:rFonts w:ascii="Times New Roman" w:hAnsi="Times New Roman" w:cs="Times New Roman"/>
          <w:color w:val="000000" w:themeColor="text1"/>
        </w:rPr>
      </w:pPr>
      <w:r w:rsidRPr="00A018BD">
        <w:rPr>
          <w:rFonts w:ascii="Times New Roman" w:hAnsi="Times New Roman" w:cs="Times New Roman"/>
          <w:b/>
          <w:bCs/>
          <w:color w:val="000000" w:themeColor="text1"/>
        </w:rPr>
        <w:t xml:space="preserve">Figure </w:t>
      </w:r>
      <w:r w:rsidR="00C46B08" w:rsidRPr="00A018BD">
        <w:rPr>
          <w:rFonts w:ascii="Times New Roman" w:hAnsi="Times New Roman" w:cs="Times New Roman"/>
          <w:b/>
          <w:bCs/>
          <w:color w:val="000000" w:themeColor="text1"/>
        </w:rPr>
        <w:t>2</w:t>
      </w:r>
      <w:r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Pr="00A018BD">
        <w:rPr>
          <w:rFonts w:ascii="Times New Roman" w:hAnsi="Times New Roman" w:cs="Times New Roman"/>
          <w:color w:val="000000" w:themeColor="text1"/>
        </w:rPr>
        <w:t xml:space="preserve"> kernel for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7B4A00B4" w14:textId="32DCDCE2" w:rsidR="00FC2744" w:rsidRPr="00B431C8" w:rsidRDefault="004F1F0D" w:rsidP="00B431C8">
      <w:pPr>
        <w:pStyle w:val="NormalWeb"/>
        <w:spacing w:line="480" w:lineRule="auto"/>
        <w:ind w:firstLine="720"/>
        <w:rPr>
          <w:rFonts w:eastAsia="HGSMinchoE"/>
          <w:color w:val="000000" w:themeColor="text1"/>
        </w:rPr>
      </w:pPr>
      <w:r w:rsidRPr="00A018BD">
        <w:rPr>
          <w:rFonts w:eastAsia="HGSMinchoE"/>
          <w:i/>
          <w:iCs/>
          <w:color w:val="000000" w:themeColor="text1"/>
        </w:rPr>
        <w:t>Evaluating Persistence Mechanisms: Negative Density Dependence</w:t>
      </w:r>
      <w:r w:rsidR="00C378AF" w:rsidRPr="00A018BD">
        <w:rPr>
          <w:rFonts w:eastAsia="HGSMinchoE"/>
          <w:color w:val="000000" w:themeColor="text1"/>
        </w:rPr>
        <w:t xml:space="preserve">: </w:t>
      </w:r>
      <w:r w:rsidR="005548B3" w:rsidRPr="00A018BD">
        <w:rPr>
          <w:rFonts w:eastAsia="HGSMinchoE"/>
          <w:color w:val="000000" w:themeColor="text1"/>
        </w:rPr>
        <w:t xml:space="preserve">AIC comparison of </w:t>
      </w:r>
      <w:r w:rsidRPr="00A018BD">
        <w:rPr>
          <w:rFonts w:eastAsia="HGSMinchoE"/>
          <w:color w:val="000000" w:themeColor="text1"/>
        </w:rPr>
        <w:t>continuous vital rate</w:t>
      </w:r>
      <w:r w:rsidR="005548B3" w:rsidRPr="00A018BD">
        <w:rPr>
          <w:rFonts w:eastAsia="HGSMinchoE"/>
          <w:color w:val="000000" w:themeColor="text1"/>
        </w:rPr>
        <w:t xml:space="preserve"> models</w:t>
      </w:r>
      <w:r w:rsidRPr="00A018BD">
        <w:rPr>
          <w:rFonts w:eastAsia="HGSMinchoE"/>
          <w:color w:val="000000" w:themeColor="text1"/>
        </w:rPr>
        <w:t xml:space="preserve"> </w:t>
      </w:r>
      <w:r w:rsidR="005548B3" w:rsidRPr="00A018BD">
        <w:rPr>
          <w:rFonts w:eastAsia="HGSMinchoE"/>
          <w:color w:val="000000" w:themeColor="text1"/>
        </w:rPr>
        <w:t>indicate that</w:t>
      </w:r>
      <w:r w:rsidR="00903A87" w:rsidRPr="00A018BD">
        <w:rPr>
          <w:rFonts w:eastAsia="HGSMinchoE"/>
          <w:color w:val="000000" w:themeColor="text1"/>
        </w:rPr>
        <w:t xml:space="preserve"> density-dependent models are better predictors of most vital rates than density-independent models in most subpopulations</w:t>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w:t>
      </w:r>
      <w:r w:rsidR="00ED590D" w:rsidRPr="00A018BD">
        <w:rPr>
          <w:rFonts w:eastAsia="HGSMinchoE"/>
          <w:color w:val="000000" w:themeColor="text1"/>
        </w:rPr>
        <w:lastRenderedPageBreak/>
        <w:t xml:space="preserve">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r w:rsidR="003D5B92">
        <w:rPr>
          <w:rFonts w:eastAsia="HGSMinchoE"/>
          <w:color w:val="000000" w:themeColor="text1"/>
        </w:rPr>
        <w:t>Just as including density-dependence affected vital rate models differently for each subpopulation, i</w:t>
      </w:r>
      <w:r w:rsidR="00FC2744">
        <w:rPr>
          <w:rFonts w:eastAsia="HGSMinchoE"/>
          <w:color w:val="000000" w:themeColor="text1"/>
        </w:rPr>
        <w:t>ncluding density</w:t>
      </w:r>
      <w:r w:rsidR="003D5B92">
        <w:rPr>
          <w:rFonts w:eastAsia="HGSMinchoE"/>
          <w:color w:val="000000" w:themeColor="text1"/>
        </w:rPr>
        <w:t>-</w:t>
      </w:r>
      <w:r w:rsidR="00FC2744">
        <w:rPr>
          <w:rFonts w:eastAsia="HGSMinchoE"/>
          <w:color w:val="000000" w:themeColor="text1"/>
        </w:rPr>
        <w:t xml:space="preserve">dependence had a different effect on population growth </w:t>
      </w:r>
      <w:r w:rsidR="003D5B92">
        <w:rPr>
          <w:rFonts w:eastAsia="HGSMinchoE"/>
          <w:color w:val="000000" w:themeColor="text1"/>
        </w:rPr>
        <w:t xml:space="preserve">rate </w:t>
      </w:r>
      <w:r w:rsidR="00FC2744">
        <w:rPr>
          <w:rFonts w:eastAsia="HGSMinchoE"/>
          <w:color w:val="000000" w:themeColor="text1"/>
        </w:rPr>
        <w:t xml:space="preserve">for each subpopulation </w:t>
      </w:r>
      <w:r w:rsidR="00FC2744">
        <w:rPr>
          <w:rFonts w:eastAsia="HGSMinchoE"/>
          <w:color w:val="000000" w:themeColor="text1"/>
        </w:rPr>
        <w:t xml:space="preserve">(Table </w:t>
      </w:r>
      <w:r w:rsidR="00E82E5A">
        <w:rPr>
          <w:rFonts w:eastAsia="HGSMinchoE"/>
          <w:color w:val="000000" w:themeColor="text1"/>
        </w:rPr>
        <w:t>2</w:t>
      </w:r>
      <w:r w:rsidR="00FC2744">
        <w:rPr>
          <w:rFonts w:eastAsia="HGSMinchoE"/>
          <w:color w:val="000000" w:themeColor="text1"/>
        </w:rPr>
        <w:t xml:space="preserve">: density-independent IPMs </w:t>
      </w:r>
      <w:r w:rsidR="003756BD">
        <w:rPr>
          <w:rFonts w:eastAsia="HGSMinchoE"/>
          <w:color w:val="000000" w:themeColor="text1"/>
        </w:rPr>
        <w:t>“</w:t>
      </w:r>
      <w:r w:rsidR="00FC2744">
        <w:rPr>
          <w:rFonts w:eastAsia="HGSMinchoE"/>
          <w:color w:val="000000" w:themeColor="text1"/>
        </w:rPr>
        <w:t>C</w:t>
      </w:r>
      <w:r w:rsidR="003756BD">
        <w:rPr>
          <w:rFonts w:eastAsia="HGSMinchoE"/>
          <w:color w:val="000000" w:themeColor="text1"/>
        </w:rPr>
        <w:t>”</w:t>
      </w:r>
      <w:r w:rsidR="00FC2744">
        <w:rPr>
          <w:rFonts w:eastAsia="HGSMinchoE"/>
          <w:color w:val="000000" w:themeColor="text1"/>
        </w:rPr>
        <w:t>-</w:t>
      </w:r>
      <w:r w:rsidR="003756BD">
        <w:rPr>
          <w:rFonts w:eastAsia="HGSMinchoE"/>
          <w:color w:val="000000" w:themeColor="text1"/>
        </w:rPr>
        <w:t>“</w:t>
      </w:r>
      <w:r w:rsidR="00FC2744">
        <w:rPr>
          <w:rFonts w:eastAsia="HGSMinchoE"/>
          <w:color w:val="000000" w:themeColor="text1"/>
        </w:rPr>
        <w:t>H</w:t>
      </w:r>
      <w:r w:rsidR="003756BD">
        <w:rPr>
          <w:rFonts w:eastAsia="HGSMinchoE"/>
          <w:color w:val="000000" w:themeColor="text1"/>
        </w:rPr>
        <w:t>”</w:t>
      </w:r>
      <w:r w:rsidR="00FC2744">
        <w:rPr>
          <w:rFonts w:eastAsia="HGSMinchoE"/>
          <w:color w:val="000000" w:themeColor="text1"/>
        </w:rPr>
        <w:t xml:space="preserve">, density-dependent IPMs </w:t>
      </w:r>
      <w:r w:rsidR="003756BD">
        <w:rPr>
          <w:rFonts w:eastAsia="HGSMinchoE"/>
          <w:color w:val="000000" w:themeColor="text1"/>
        </w:rPr>
        <w:t>“</w:t>
      </w:r>
      <w:r w:rsidR="00FC2744">
        <w:rPr>
          <w:rFonts w:eastAsia="HGSMinchoE"/>
          <w:color w:val="000000" w:themeColor="text1"/>
        </w:rPr>
        <w:t>I</w:t>
      </w:r>
      <w:r w:rsidR="003756BD">
        <w:rPr>
          <w:rFonts w:eastAsia="HGSMinchoE"/>
          <w:color w:val="000000" w:themeColor="text1"/>
        </w:rPr>
        <w:t>”</w:t>
      </w:r>
      <w:r w:rsidR="00FC2744">
        <w:rPr>
          <w:rFonts w:eastAsia="HGSMinchoE"/>
          <w:color w:val="000000" w:themeColor="text1"/>
        </w:rPr>
        <w:t>-</w:t>
      </w:r>
      <w:r w:rsidR="003756BD">
        <w:rPr>
          <w:rFonts w:eastAsia="HGSMinchoE"/>
          <w:color w:val="000000" w:themeColor="text1"/>
        </w:rPr>
        <w:t>“</w:t>
      </w:r>
      <w:r w:rsidR="00FC2744">
        <w:rPr>
          <w:rFonts w:eastAsia="HGSMinchoE"/>
          <w:color w:val="000000" w:themeColor="text1"/>
        </w:rPr>
        <w:t>N</w:t>
      </w:r>
      <w:r w:rsidR="003756BD">
        <w:rPr>
          <w:rFonts w:eastAsia="HGSMinchoE"/>
          <w:color w:val="000000" w:themeColor="text1"/>
        </w:rPr>
        <w:t>”</w:t>
      </w:r>
      <w:r w:rsidR="00FC2744">
        <w:rPr>
          <w:rFonts w:eastAsia="HGSMinchoE"/>
          <w:color w:val="000000" w:themeColor="text1"/>
        </w:rPr>
        <w:t>)</w:t>
      </w:r>
      <w:r w:rsidR="00FC2744">
        <w:rPr>
          <w:rFonts w:eastAsia="HGSMinchoE"/>
          <w:color w:val="000000" w:themeColor="text1"/>
        </w:rPr>
        <w:t>.</w:t>
      </w:r>
      <w:r w:rsidR="003D5B92">
        <w:rPr>
          <w:rFonts w:eastAsia="HGSMinchoE"/>
          <w:color w:val="000000" w:themeColor="text1"/>
        </w:rPr>
        <w:t xml:space="preserve"> As the mean number of individuals in a subpopulation increased, the negative impact of including density dependence </w:t>
      </w:r>
      <w:r w:rsidR="003D5B92">
        <w:rPr>
          <w:rFonts w:eastAsia="HGSMinchoE"/>
          <w:color w:val="000000" w:themeColor="text1"/>
        </w:rPr>
        <w:t xml:space="preserve">on population growth rate </w:t>
      </w:r>
      <w:r w:rsidR="003D5B92">
        <w:rPr>
          <w:rFonts w:eastAsia="HGSMinchoE"/>
          <w:color w:val="000000" w:themeColor="text1"/>
        </w:rPr>
        <w:t>became more pronounced</w:t>
      </w:r>
      <w:r w:rsidR="00DF166D">
        <w:rPr>
          <w:rFonts w:eastAsia="HGSMinchoE"/>
          <w:color w:val="000000" w:themeColor="text1"/>
        </w:rPr>
        <w:t xml:space="preserve">, although this effect is not significant in a linear </w:t>
      </w:r>
      <w:r w:rsidR="00DF166D" w:rsidRPr="003A64CF">
        <w:rPr>
          <w:rFonts w:eastAsia="HGSMinchoE"/>
          <w:color w:val="000000" w:themeColor="text1"/>
        </w:rPr>
        <w:t>model (</w:t>
      </w:r>
      <w:r w:rsidR="003A64CF" w:rsidRPr="003A64CF">
        <w:rPr>
          <w:rFonts w:eastAsia="Hiragino Kaku Gothic ProN W3"/>
          <w:color w:val="000000" w:themeColor="text1"/>
        </w:rPr>
        <w:t>β</w:t>
      </w:r>
      <w:r w:rsidR="00DF166D" w:rsidRPr="003A64CF">
        <w:rPr>
          <w:rFonts w:eastAsia="HGSMinchoE"/>
          <w:color w:val="000000" w:themeColor="text1"/>
        </w:rPr>
        <w:t xml:space="preserve"> = -0.</w:t>
      </w:r>
      <w:r w:rsidR="00DF166D">
        <w:rPr>
          <w:rFonts w:eastAsia="HGSMinchoE"/>
          <w:color w:val="000000" w:themeColor="text1"/>
        </w:rPr>
        <w:t xml:space="preserve">0004, </w:t>
      </w:r>
      <w:r w:rsidR="00DF166D">
        <w:rPr>
          <w:rFonts w:eastAsia="HGSMinchoE"/>
          <w:i/>
          <w:iCs/>
          <w:color w:val="000000" w:themeColor="text1"/>
        </w:rPr>
        <w:t xml:space="preserve">P </w:t>
      </w:r>
      <w:r w:rsidR="00DF166D">
        <w:rPr>
          <w:rFonts w:eastAsia="HGSMinchoE"/>
          <w:color w:val="000000" w:themeColor="text1"/>
        </w:rPr>
        <w:t>= 0.17, df = 4)</w:t>
      </w:r>
      <w:r w:rsidR="003D5B92">
        <w:rPr>
          <w:rFonts w:eastAsia="HGSMinchoE"/>
          <w:color w:val="000000" w:themeColor="text1"/>
        </w:rPr>
        <w:t>(Fig. 3)</w:t>
      </w:r>
      <w:r w:rsidR="00DF166D">
        <w:rPr>
          <w:rFonts w:eastAsia="HGSMinchoE"/>
          <w:color w:val="000000" w:themeColor="text1"/>
        </w:rPr>
        <w:t>.</w:t>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w:t>
            </w:r>
            <w:r w:rsidRPr="00A018BD">
              <w:rPr>
                <w:rFonts w:eastAsia="HGSMinchoE"/>
                <w:color w:val="000000" w:themeColor="text1"/>
              </w:rPr>
              <w:t>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w:t>
            </w:r>
            <w:r w:rsidRPr="00A018BD">
              <w:rPr>
                <w:rFonts w:eastAsia="HGSMinchoE"/>
                <w:color w:val="000000" w:themeColor="text1"/>
              </w:rPr>
              <w:t>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w:t>
            </w:r>
            <w:r w:rsidRPr="00A018BD">
              <w:rPr>
                <w:rFonts w:eastAsia="HGSMinchoE"/>
                <w:color w:val="000000" w:themeColor="text1"/>
              </w:rPr>
              <w:t>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w:t>
            </w:r>
            <w:r w:rsidRPr="00A018BD">
              <w:rPr>
                <w:rFonts w:eastAsia="HGSMinchoE"/>
                <w:b/>
                <w:bCs/>
                <w:color w:val="000000" w:themeColor="text1"/>
              </w:rPr>
              <w:t>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w:t>
            </w:r>
            <w:r w:rsidRPr="00A018BD">
              <w:rPr>
                <w:rFonts w:eastAsia="HGSMinchoE"/>
                <w:b/>
                <w:bCs/>
                <w:color w:val="000000" w:themeColor="text1"/>
              </w:rPr>
              <w:t>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w:t>
            </w:r>
            <w:r w:rsidRPr="00A018BD">
              <w:rPr>
                <w:color w:val="000000" w:themeColor="text1"/>
              </w:rPr>
              <w:t>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w:t>
            </w:r>
            <w:r w:rsidRPr="00A018BD">
              <w:rPr>
                <w:color w:val="000000" w:themeColor="text1"/>
              </w:rPr>
              <w:t>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w:t>
            </w:r>
            <w:r w:rsidRPr="00A018BD">
              <w:rPr>
                <w:color w:val="000000" w:themeColor="text1"/>
              </w:rPr>
              <w:t>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w:t>
            </w:r>
            <w:r w:rsidRPr="00A018BD">
              <w:rPr>
                <w:color w:val="000000" w:themeColor="text1"/>
              </w:rPr>
              <w:t>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w:t>
            </w:r>
            <w:r w:rsidRPr="00A018BD">
              <w:rPr>
                <w:color w:val="000000" w:themeColor="text1"/>
              </w:rPr>
              <w:t>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w:t>
            </w:r>
            <w:r w:rsidRPr="00A018BD">
              <w:rPr>
                <w:color w:val="000000" w:themeColor="text1"/>
              </w:rPr>
              <w:t>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w:t>
            </w:r>
            <w:r w:rsidRPr="00A018BD">
              <w:rPr>
                <w:color w:val="000000" w:themeColor="text1"/>
              </w:rPr>
              <w:t>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w:t>
            </w:r>
            <w:r w:rsidRPr="00A018BD">
              <w:rPr>
                <w:color w:val="000000" w:themeColor="text1"/>
              </w:rPr>
              <w:t>.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lastRenderedPageBreak/>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w:t>
            </w:r>
            <w:r w:rsidRPr="00A018BD">
              <w:rPr>
                <w:color w:val="000000" w:themeColor="text1"/>
              </w:rPr>
              <w:t>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w:t>
            </w:r>
            <w:r w:rsidRPr="00A018BD">
              <w:rPr>
                <w:color w:val="000000" w:themeColor="text1"/>
              </w:rPr>
              <w:t>7</w:t>
            </w:r>
            <w:r w:rsidRPr="00A018BD">
              <w:rPr>
                <w:color w:val="000000" w:themeColor="text1"/>
              </w:rPr>
              <w:t>.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w:t>
            </w:r>
            <w:r w:rsidRPr="00A018BD">
              <w:rPr>
                <w:color w:val="000000" w:themeColor="text1"/>
              </w:rPr>
              <w:t>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74DF1D26" w14:textId="77777777" w:rsidR="003A64CF" w:rsidRDefault="003A64CF" w:rsidP="003A64CF">
      <w:pPr>
        <w:pStyle w:val="NormalWeb"/>
        <w:rPr>
          <w:rFonts w:eastAsia="HGSMinchoE"/>
          <w:b/>
          <w:bCs/>
          <w:color w:val="000000" w:themeColor="text1"/>
        </w:rPr>
      </w:pPr>
      <w:r>
        <w:rPr>
          <w:rFonts w:eastAsia="HGSMinchoE"/>
          <w:b/>
          <w:bCs/>
          <w:noProof/>
          <w:color w:val="000000" w:themeColor="text1"/>
        </w:rPr>
        <w:drawing>
          <wp:inline distT="0" distB="0" distL="0" distR="0" wp14:anchorId="5F08157C" wp14:editId="67BFB485">
            <wp:extent cx="3949831" cy="2584682"/>
            <wp:effectExtent l="0" t="0" r="0" b="635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963188" cy="2593423"/>
                    </a:xfrm>
                    <a:prstGeom prst="rect">
                      <a:avLst/>
                    </a:prstGeom>
                  </pic:spPr>
                </pic:pic>
              </a:graphicData>
            </a:graphic>
          </wp:inline>
        </w:drawing>
      </w:r>
    </w:p>
    <w:p w14:paraId="25F4C0D7" w14:textId="74EAF5A8" w:rsidR="003D5B92" w:rsidRPr="003A64CF" w:rsidRDefault="003D5B92" w:rsidP="003A64CF">
      <w:pPr>
        <w:pStyle w:val="NormalWeb"/>
        <w:rPr>
          <w:rFonts w:eastAsia="HGSMinchoE"/>
          <w:color w:val="000000" w:themeColor="text1"/>
        </w:rPr>
      </w:pPr>
      <w:r>
        <w:rPr>
          <w:rFonts w:eastAsia="HGSMinchoE"/>
          <w:b/>
          <w:bCs/>
          <w:color w:val="000000" w:themeColor="text1"/>
        </w:rPr>
        <w:t>Figure 3</w:t>
      </w:r>
      <w:r>
        <w:rPr>
          <w:rFonts w:eastAsia="HGSMinchoE"/>
          <w:color w:val="000000" w:themeColor="text1"/>
        </w:rPr>
        <w:t>. The difference between subpop</w:t>
      </w:r>
      <w:r w:rsidR="007909C1">
        <w:rPr>
          <w:rFonts w:eastAsia="HGSMinchoE"/>
          <w:color w:val="000000" w:themeColor="text1"/>
        </w:rPr>
        <w:t>ulation</w:t>
      </w:r>
      <w:r>
        <w:rPr>
          <w:rFonts w:eastAsia="HGSMinchoE"/>
          <w:color w:val="000000" w:themeColor="text1"/>
        </w:rPr>
        <w:t>-level</w:t>
      </w:r>
      <w:r w:rsidR="007909C1">
        <w:rPr>
          <w:rFonts w:eastAsia="HGSMinchoE"/>
          <w:color w:val="000000" w:themeColor="text1"/>
        </w:rPr>
        <w:t>, density-independent</w:t>
      </w:r>
      <w:r>
        <w:rPr>
          <w:rFonts w:eastAsia="HGSMinchoE"/>
          <w:color w:val="000000" w:themeColor="text1"/>
        </w:rPr>
        <w:t xml:space="preserve"> log(</w:t>
      </w:r>
      <w:r w:rsidR="007909C1" w:rsidRPr="00A018BD">
        <w:rPr>
          <w:rFonts w:eastAsia="HGSMinchoE"/>
          <w:color w:val="000000" w:themeColor="text1"/>
        </w:rPr>
        <w:t>λ</w:t>
      </w:r>
      <w:r>
        <w:rPr>
          <w:rFonts w:eastAsia="HGSMinchoE"/>
          <w:color w:val="000000" w:themeColor="text1"/>
        </w:rPr>
        <w:t xml:space="preserve">) </w:t>
      </w:r>
      <w:r w:rsidR="007909C1">
        <w:rPr>
          <w:rFonts w:eastAsia="HGSMinchoE"/>
          <w:color w:val="000000" w:themeColor="text1"/>
        </w:rPr>
        <w:t>a</w:t>
      </w:r>
      <w:r w:rsidR="00130684">
        <w:rPr>
          <w:rFonts w:eastAsia="HGSMinchoE"/>
          <w:color w:val="000000" w:themeColor="text1"/>
        </w:rPr>
        <w:t>n</w:t>
      </w:r>
      <w:r w:rsidR="007909C1">
        <w:rPr>
          <w:rFonts w:eastAsia="HGSMinchoE"/>
          <w:color w:val="000000" w:themeColor="text1"/>
        </w:rPr>
        <w:t>d density-dependent</w:t>
      </w:r>
      <w:r>
        <w:rPr>
          <w:rFonts w:eastAsia="HGSMinchoE"/>
          <w:color w:val="000000" w:themeColor="text1"/>
        </w:rPr>
        <w:t xml:space="preserve"> log(</w:t>
      </w:r>
      <w:r w:rsidR="007909C1" w:rsidRPr="00A018BD">
        <w:rPr>
          <w:rFonts w:eastAsia="HGSMinchoE"/>
          <w:color w:val="000000" w:themeColor="text1"/>
        </w:rPr>
        <w:t>λ</w:t>
      </w:r>
      <w:r>
        <w:rPr>
          <w:rFonts w:eastAsia="HGSMinchoE"/>
          <w:color w:val="000000" w:themeColor="text1"/>
        </w:rPr>
        <w:t xml:space="preserve">) is more negative as mean </w:t>
      </w:r>
      <w:r w:rsidR="007909C1">
        <w:rPr>
          <w:rFonts w:eastAsia="HGSMinchoE"/>
          <w:color w:val="000000" w:themeColor="text1"/>
        </w:rPr>
        <w:t>subpopulation</w:t>
      </w:r>
      <w:r>
        <w:rPr>
          <w:rFonts w:eastAsia="HGSMinchoE"/>
          <w:color w:val="000000" w:themeColor="text1"/>
        </w:rPr>
        <w:t xml:space="preserve"> size increases</w:t>
      </w:r>
      <w:r w:rsidR="007909C1">
        <w:rPr>
          <w:rFonts w:eastAsia="HGSMinchoE"/>
          <w:color w:val="000000" w:themeColor="text1"/>
        </w:rPr>
        <w:t>.</w:t>
      </w:r>
      <w:r w:rsidR="003A64CF">
        <w:rPr>
          <w:rFonts w:eastAsia="HGSMinchoE"/>
          <w:color w:val="000000" w:themeColor="text1"/>
        </w:rPr>
        <w:t xml:space="preserve"> There is an insignificant negative effect of population size on the difference in log(</w:t>
      </w:r>
      <w:r w:rsidR="003A64CF" w:rsidRPr="00A018BD">
        <w:rPr>
          <w:rFonts w:eastAsia="HGSMinchoE"/>
          <w:color w:val="000000" w:themeColor="text1"/>
        </w:rPr>
        <w:t>λ</w:t>
      </w:r>
      <w:r w:rsidR="003A64CF">
        <w:rPr>
          <w:rFonts w:eastAsia="HGSMinchoE"/>
          <w:color w:val="000000" w:themeColor="text1"/>
        </w:rPr>
        <w:t xml:space="preserve">) </w:t>
      </w:r>
      <w:r w:rsidR="003A64CF" w:rsidRPr="003A64CF">
        <w:rPr>
          <w:rFonts w:eastAsia="HGSMinchoE"/>
          <w:color w:val="000000" w:themeColor="text1"/>
        </w:rPr>
        <w:t>(</w:t>
      </w:r>
      <w:r w:rsidR="003A64CF" w:rsidRPr="003A64CF">
        <w:rPr>
          <w:rFonts w:eastAsia="Hiragino Kaku Gothic ProN W3"/>
          <w:color w:val="000000" w:themeColor="text1"/>
        </w:rPr>
        <w:t>β</w:t>
      </w:r>
      <w:r w:rsidR="003A64CF" w:rsidRPr="003A64CF">
        <w:rPr>
          <w:rFonts w:eastAsia="HGSMinchoE"/>
          <w:color w:val="000000" w:themeColor="text1"/>
        </w:rPr>
        <w:t xml:space="preserve"> = -0.</w:t>
      </w:r>
      <w:r w:rsidR="003A64CF">
        <w:rPr>
          <w:rFonts w:eastAsia="HGSMinchoE"/>
          <w:color w:val="000000" w:themeColor="text1"/>
        </w:rPr>
        <w:t xml:space="preserve">0004, </w:t>
      </w:r>
      <w:r w:rsidR="003A64CF">
        <w:rPr>
          <w:rFonts w:eastAsia="HGSMinchoE"/>
          <w:i/>
          <w:iCs/>
          <w:color w:val="000000" w:themeColor="text1"/>
        </w:rPr>
        <w:t xml:space="preserve">P </w:t>
      </w:r>
      <w:r w:rsidR="003A64CF">
        <w:rPr>
          <w:rFonts w:eastAsia="HGSMinchoE"/>
          <w:color w:val="000000" w:themeColor="text1"/>
        </w:rPr>
        <w:t>= 0.17, df = 4)</w:t>
      </w:r>
      <w:r w:rsidR="003A64CF">
        <w:rPr>
          <w:rFonts w:eastAsia="HGSMinchoE"/>
          <w:color w:val="000000" w:themeColor="text1"/>
        </w:rPr>
        <w:t>.</w:t>
      </w:r>
    </w:p>
    <w:p w14:paraId="760B72DB" w14:textId="1A54CBF7" w:rsidR="00ED5F4D" w:rsidRPr="00A018BD" w:rsidRDefault="009856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Evaluating Persistence Mechanisms: Demographic Compensation</w:t>
      </w:r>
      <w:r w:rsidR="00C378AF" w:rsidRPr="00A018BD">
        <w:rPr>
          <w:rFonts w:eastAsia="HGSMinchoE"/>
          <w:i/>
          <w:iCs/>
          <w:color w:val="000000" w:themeColor="text1"/>
        </w:rPr>
        <w:t xml:space="preserve">: </w:t>
      </w:r>
      <w:r w:rsidR="004D26B3" w:rsidRPr="00A018BD">
        <w:rPr>
          <w:rFonts w:eastAsia="HGSMinchoE"/>
          <w:color w:val="000000" w:themeColor="text1"/>
        </w:rPr>
        <w:t xml:space="preserve">Our analyses </w:t>
      </w:r>
      <w:r w:rsidR="00ED5F4D" w:rsidRPr="00A018BD">
        <w:rPr>
          <w:rFonts w:eastAsia="HGSMinchoE"/>
          <w:color w:val="000000" w:themeColor="text1"/>
        </w:rPr>
        <w:t>did not identify 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r w:rsidR="007A7999" w:rsidRPr="00A018BD">
        <w:rPr>
          <w:rFonts w:eastAsia="HGSMinchoE"/>
          <w:color w:val="000000" w:themeColor="text1"/>
        </w:rPr>
        <w:t xml:space="preserve">10,000 </w:t>
      </w:r>
      <w:r w:rsidR="00997922" w:rsidRPr="00A018BD">
        <w:rPr>
          <w:rFonts w:eastAsia="HGSMinchoE"/>
          <w:color w:val="000000" w:themeColor="text1"/>
        </w:rPr>
        <w:t xml:space="preserve">correlations of randomly assigned coefficients </w:t>
      </w:r>
      <w:r w:rsidR="007A7999" w:rsidRPr="00A018BD">
        <w:rPr>
          <w:rFonts w:eastAsia="HGSMinchoE"/>
          <w:color w:val="000000" w:themeColor="text1"/>
        </w:rPr>
        <w:t xml:space="preserve">found that the number of negative correlations in 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is a </w:t>
      </w:r>
      <w:r w:rsidR="00AB079B" w:rsidRPr="00A018BD">
        <w:rPr>
          <w:rFonts w:eastAsia="HGSMinchoE"/>
          <w:color w:val="000000" w:themeColor="text1"/>
        </w:rPr>
        <w:t xml:space="preserve">49.8 </w:t>
      </w:r>
      <w:r w:rsidR="005601CB" w:rsidRPr="00A018BD">
        <w:rPr>
          <w:rFonts w:eastAsia="HGSMinchoE"/>
          <w:color w:val="000000" w:themeColor="text1"/>
        </w:rPr>
        <w:t xml:space="preserve">%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 on all other vital rates. We were only able to compare coefficients across vital rate models for mean growing season </w:t>
      </w:r>
      <w:r w:rsidR="005601CB" w:rsidRPr="00A018BD">
        <w:rPr>
          <w:rFonts w:eastAsia="HGSMinchoE"/>
          <w:color w:val="000000" w:themeColor="text1"/>
        </w:rPr>
        <w:lastRenderedPageBreak/>
        <w:t xml:space="preserve">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810"/>
        <w:gridCol w:w="1066"/>
      </w:tblGrid>
      <w:tr w:rsidR="009573DE" w:rsidRPr="00A018BD" w14:paraId="22BEEE1E" w14:textId="77777777" w:rsidTr="009573DE">
        <w:tc>
          <w:tcPr>
            <w:tcW w:w="170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9573DE">
        <w:tc>
          <w:tcPr>
            <w:tcW w:w="170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810"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1066"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9573DE">
        <w:tc>
          <w:tcPr>
            <w:tcW w:w="40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6226BF3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1030" w:type="dxa"/>
          </w:tcPr>
          <w:p w14:paraId="72F41307" w14:textId="32E5AA2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Pr="00A018BD">
              <w:rPr>
                <w:rFonts w:eastAsia="HGSMinchoE"/>
                <w:color w:val="000000" w:themeColor="text1"/>
                <w:sz w:val="20"/>
                <w:szCs w:val="20"/>
              </w:rPr>
              <w:t>0.413</w:t>
            </w:r>
          </w:p>
        </w:tc>
        <w:tc>
          <w:tcPr>
            <w:tcW w:w="976" w:type="dxa"/>
          </w:tcPr>
          <w:p w14:paraId="188AEBF5" w14:textId="5C5F98A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Pr="00A018BD">
              <w:rPr>
                <w:rFonts w:eastAsia="HGSMinchoE"/>
                <w:color w:val="000000" w:themeColor="text1"/>
                <w:sz w:val="20"/>
                <w:szCs w:val="20"/>
              </w:rPr>
              <w:t>0.773</w:t>
            </w:r>
          </w:p>
        </w:tc>
        <w:tc>
          <w:tcPr>
            <w:tcW w:w="810" w:type="dxa"/>
          </w:tcPr>
          <w:p w14:paraId="248AC596" w14:textId="4AAD546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Pr="00A018BD">
              <w:rPr>
                <w:rFonts w:eastAsia="HGSMinchoE"/>
                <w:color w:val="000000" w:themeColor="text1"/>
                <w:sz w:val="20"/>
                <w:szCs w:val="20"/>
              </w:rPr>
              <w:t>0.891</w:t>
            </w:r>
          </w:p>
        </w:tc>
        <w:tc>
          <w:tcPr>
            <w:tcW w:w="1066" w:type="dxa"/>
          </w:tcPr>
          <w:p w14:paraId="7ACACC14" w14:textId="22024B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Pr="00A018BD">
              <w:rPr>
                <w:rFonts w:eastAsia="HGSMinchoE"/>
                <w:color w:val="000000" w:themeColor="text1"/>
                <w:sz w:val="20"/>
                <w:szCs w:val="20"/>
              </w:rPr>
              <w:t>0.456</w:t>
            </w:r>
          </w:p>
        </w:tc>
      </w:tr>
      <w:tr w:rsidR="009573DE" w:rsidRPr="00A018BD" w14:paraId="477BF52B" w14:textId="77777777" w:rsidTr="009573DE">
        <w:tc>
          <w:tcPr>
            <w:tcW w:w="40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54DEF84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976" w:type="dxa"/>
          </w:tcPr>
          <w:p w14:paraId="3510ED6E" w14:textId="551E8D61"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Pr="00A018BD">
              <w:rPr>
                <w:rFonts w:eastAsia="HGSMinchoE"/>
                <w:color w:val="000000" w:themeColor="text1"/>
                <w:sz w:val="20"/>
                <w:szCs w:val="20"/>
              </w:rPr>
              <w:t>0.045</w:t>
            </w:r>
          </w:p>
        </w:tc>
        <w:tc>
          <w:tcPr>
            <w:tcW w:w="810" w:type="dxa"/>
          </w:tcPr>
          <w:p w14:paraId="657160DD" w14:textId="37CF6858"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Pr="00A018BD">
              <w:rPr>
                <w:rFonts w:eastAsia="HGSMinchoE"/>
                <w:color w:val="000000" w:themeColor="text1"/>
                <w:sz w:val="20"/>
                <w:szCs w:val="20"/>
              </w:rPr>
              <w:t>0.115</w:t>
            </w:r>
          </w:p>
        </w:tc>
        <w:tc>
          <w:tcPr>
            <w:tcW w:w="1066" w:type="dxa"/>
          </w:tcPr>
          <w:p w14:paraId="499DD833" w14:textId="3DBC9E4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Pr="00A018BD">
              <w:rPr>
                <w:rFonts w:eastAsia="HGSMinchoE"/>
                <w:color w:val="000000" w:themeColor="text1"/>
                <w:sz w:val="20"/>
                <w:szCs w:val="20"/>
              </w:rPr>
              <w:t>0.568</w:t>
            </w:r>
          </w:p>
        </w:tc>
      </w:tr>
      <w:tr w:rsidR="009573DE" w:rsidRPr="00A018BD" w14:paraId="0AC86DB8" w14:textId="77777777" w:rsidTr="009573DE">
        <w:tc>
          <w:tcPr>
            <w:tcW w:w="40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66BA2BC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810" w:type="dxa"/>
          </w:tcPr>
          <w:p w14:paraId="4DD24D6A" w14:textId="37102AEB"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Pr="00A018BD">
              <w:rPr>
                <w:rFonts w:eastAsia="HGSMinchoE"/>
                <w:color w:val="000000" w:themeColor="text1"/>
                <w:sz w:val="20"/>
                <w:szCs w:val="20"/>
              </w:rPr>
              <w:t>0.135</w:t>
            </w:r>
          </w:p>
        </w:tc>
        <w:tc>
          <w:tcPr>
            <w:tcW w:w="1066" w:type="dxa"/>
          </w:tcPr>
          <w:p w14:paraId="17F0C529" w14:textId="4F05324B"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Pr="00A018BD">
              <w:rPr>
                <w:rFonts w:eastAsia="HGSMinchoE"/>
                <w:color w:val="000000" w:themeColor="text1"/>
                <w:sz w:val="20"/>
                <w:szCs w:val="20"/>
              </w:rPr>
              <w:t>0.863</w:t>
            </w:r>
          </w:p>
        </w:tc>
      </w:tr>
      <w:tr w:rsidR="009573DE" w:rsidRPr="00A018BD" w14:paraId="7CF250BC" w14:textId="77777777" w:rsidTr="009573DE">
        <w:tc>
          <w:tcPr>
            <w:tcW w:w="40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810" w:type="dxa"/>
          </w:tcPr>
          <w:p w14:paraId="2B046E87" w14:textId="35D82B9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c>
          <w:tcPr>
            <w:tcW w:w="1066" w:type="dxa"/>
          </w:tcPr>
          <w:p w14:paraId="64110B7B" w14:textId="6D2BB0A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Pr="00A018BD">
              <w:rPr>
                <w:rFonts w:eastAsia="HGSMinchoE"/>
                <w:color w:val="000000" w:themeColor="text1"/>
                <w:sz w:val="20"/>
                <w:szCs w:val="20"/>
              </w:rPr>
              <w:t>0.204</w:t>
            </w:r>
          </w:p>
        </w:tc>
      </w:tr>
      <w:tr w:rsidR="009573DE" w:rsidRPr="00A018BD" w14:paraId="76747515" w14:textId="77777777" w:rsidTr="009573DE">
        <w:tc>
          <w:tcPr>
            <w:tcW w:w="408" w:type="dxa"/>
            <w:vMerge/>
          </w:tcPr>
          <w:p w14:paraId="1F25468D" w14:textId="77777777" w:rsidR="009573DE" w:rsidRPr="00A018BD" w:rsidRDefault="009573DE" w:rsidP="00E14A6C">
            <w:pPr>
              <w:pStyle w:val="NormalWeb"/>
              <w:jc w:val="center"/>
              <w:rPr>
                <w:rFonts w:eastAsia="HGSMinchoE"/>
                <w:color w:val="000000" w:themeColor="text1"/>
              </w:rPr>
            </w:pPr>
          </w:p>
        </w:tc>
        <w:tc>
          <w:tcPr>
            <w:tcW w:w="5326"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1066" w:type="dxa"/>
          </w:tcPr>
          <w:p w14:paraId="571C5EFA" w14:textId="2528205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Pr="00A018BD">
              <w:rPr>
                <w:rFonts w:eastAsia="HGSMinchoE"/>
                <w:color w:val="000000" w:themeColor="text1"/>
                <w:sz w:val="20"/>
                <w:szCs w:val="20"/>
              </w:rPr>
              <w:t>0</w:t>
            </w:r>
          </w:p>
        </w:tc>
      </w:tr>
    </w:tbl>
    <w:p w14:paraId="374AA859" w14:textId="4FD72DB4" w:rsidR="00A137D9" w:rsidRPr="00A018BD" w:rsidRDefault="00F777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Evaluating Persistence Mechanisms: 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r w:rsidR="00A137D9" w:rsidRPr="00A018BD">
        <w:rPr>
          <w:rFonts w:eastAsia="HGSMinchoE"/>
          <w:color w:val="000000" w:themeColor="text1"/>
        </w:rPr>
        <w:t xml:space="preserve">We did not identify 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r w:rsidR="00DE04F1" w:rsidRPr="00A018BD">
        <w:rPr>
          <w:rFonts w:eastAsia="HGSMinchoE"/>
          <w:color w:val="000000" w:themeColor="text1"/>
        </w:rPr>
        <w:t>The coefficients of variation and elasticities of discrete vital rates and continuous vital rate parameters were positively correlated</w:t>
      </w:r>
      <w:r w:rsidR="008C7968" w:rsidRPr="00A018BD">
        <w:rPr>
          <w:rFonts w:eastAsia="HGSMinchoE"/>
          <w:color w:val="000000" w:themeColor="text1"/>
        </w:rPr>
        <w:t>, albeit weakly</w:t>
      </w:r>
      <w:r w:rsidR="00DE04F1" w:rsidRPr="00A018BD">
        <w:rPr>
          <w:rFonts w:eastAsia="HGSMinchoE"/>
          <w:color w:val="000000" w:themeColor="text1"/>
        </w:rPr>
        <w:t xml:space="preserve"> (</w:t>
      </w:r>
      <w:r w:rsidR="00B2223F" w:rsidRPr="00A018BD">
        <w:rPr>
          <w:rFonts w:eastAsia="HGSMinchoE"/>
          <w:color w:val="000000" w:themeColor="text1"/>
        </w:rPr>
        <w:t>F</w:t>
      </w:r>
      <w:r w:rsidR="00DE04F1" w:rsidRPr="00A018BD">
        <w:rPr>
          <w:rFonts w:eastAsia="HGSMinchoE"/>
          <w:color w:val="000000" w:themeColor="text1"/>
        </w:rPr>
        <w:t xml:space="preserve">ig. </w:t>
      </w:r>
      <w:r w:rsidR="003D5B92">
        <w:rPr>
          <w:rFonts w:eastAsia="HGSMinchoE"/>
          <w:color w:val="000000" w:themeColor="text1"/>
        </w:rPr>
        <w:t>4</w:t>
      </w:r>
      <w:r w:rsidR="00DE04F1" w:rsidRPr="00A018BD">
        <w:rPr>
          <w:rFonts w:eastAsia="HGSMinchoE"/>
          <w:color w:val="000000" w:themeColor="text1"/>
        </w:rPr>
        <w:t>, r = 0.</w:t>
      </w:r>
      <w:r w:rsidR="008C7968" w:rsidRPr="00A018BD">
        <w:rPr>
          <w:rFonts w:eastAsia="HGSMinchoE"/>
          <w:color w:val="000000" w:themeColor="text1"/>
        </w:rPr>
        <w:t>11</w:t>
      </w:r>
      <w:r w:rsidR="00DE04F1" w:rsidRPr="00A018BD">
        <w:rPr>
          <w:rFonts w:eastAsia="HGSMinchoE"/>
          <w:color w:val="000000" w:themeColor="text1"/>
        </w:rPr>
        <w:t xml:space="preserve">, </w:t>
      </w:r>
      <w:r w:rsidR="00DE04F1" w:rsidRPr="00A018BD">
        <w:rPr>
          <w:rFonts w:eastAsia="HGSMinchoE"/>
          <w:i/>
          <w:iCs/>
          <w:color w:val="000000" w:themeColor="text1"/>
        </w:rPr>
        <w:t>P</w:t>
      </w:r>
      <w:r w:rsidR="00DE04F1" w:rsidRPr="00A018BD">
        <w:rPr>
          <w:rFonts w:eastAsia="HGSMinchoE"/>
          <w:color w:val="000000" w:themeColor="text1"/>
        </w:rPr>
        <w:t>=0.</w:t>
      </w:r>
      <w:r w:rsidR="008C7968" w:rsidRPr="00A018BD">
        <w:rPr>
          <w:rFonts w:eastAsia="HGSMinchoE"/>
          <w:color w:val="000000" w:themeColor="text1"/>
        </w:rPr>
        <w:t>68</w:t>
      </w:r>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more variable, which is the inverse of what is expected when vital rate buffering is taking place. </w:t>
      </w:r>
    </w:p>
    <w:p w14:paraId="4BD7F32C" w14:textId="6931DA36" w:rsidR="002138B0" w:rsidRPr="00A018BD" w:rsidRDefault="008C7968" w:rsidP="00A137D9">
      <w:pPr>
        <w:pStyle w:val="NormalWeb"/>
        <w:jc w:val="both"/>
        <w:rPr>
          <w:rFonts w:eastAsia="HGSMinchoE"/>
          <w:color w:val="000000" w:themeColor="text1"/>
        </w:rPr>
      </w:pPr>
      <w:r w:rsidRPr="00A018BD">
        <w:rPr>
          <w:rFonts w:eastAsia="HGSMinchoE"/>
          <w:noProof/>
          <w:color w:val="000000" w:themeColor="text1"/>
        </w:rPr>
        <w:lastRenderedPageBreak/>
        <w:drawing>
          <wp:inline distT="0" distB="0" distL="0" distR="0" wp14:anchorId="388D471F" wp14:editId="2D8180DB">
            <wp:extent cx="3595768" cy="321033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a:extLst>
                        <a:ext uri="{28A0092B-C50C-407E-A947-70E740481C1C}">
                          <a14:useLocalDpi xmlns:a14="http://schemas.microsoft.com/office/drawing/2010/main" val="0"/>
                        </a:ext>
                      </a:extLst>
                    </a:blip>
                    <a:srcRect t="10719"/>
                    <a:stretch/>
                  </pic:blipFill>
                  <pic:spPr bwMode="auto">
                    <a:xfrm>
                      <a:off x="0" y="0"/>
                      <a:ext cx="3596821" cy="3211279"/>
                    </a:xfrm>
                    <a:prstGeom prst="rect">
                      <a:avLst/>
                    </a:prstGeom>
                    <a:ln>
                      <a:noFill/>
                    </a:ln>
                    <a:extLst>
                      <a:ext uri="{53640926-AAD7-44D8-BBD7-CCE9431645EC}">
                        <a14:shadowObscured xmlns:a14="http://schemas.microsoft.com/office/drawing/2010/main"/>
                      </a:ext>
                    </a:extLst>
                  </pic:spPr>
                </pic:pic>
              </a:graphicData>
            </a:graphic>
          </wp:inline>
        </w:drawing>
      </w:r>
    </w:p>
    <w:p w14:paraId="04A17FCC" w14:textId="55449948" w:rsidR="002138B0" w:rsidRPr="00A018BD" w:rsidRDefault="002138B0" w:rsidP="00A137D9">
      <w:pPr>
        <w:pStyle w:val="NormalWeb"/>
        <w:jc w:val="both"/>
        <w:rPr>
          <w:rFonts w:eastAsia="HGSMinchoE"/>
          <w:color w:val="000000" w:themeColor="text1"/>
        </w:rPr>
      </w:pPr>
      <w:r w:rsidRPr="00A018BD">
        <w:rPr>
          <w:rFonts w:eastAsia="HGSMinchoE"/>
          <w:b/>
          <w:bCs/>
          <w:color w:val="000000" w:themeColor="text1"/>
        </w:rPr>
        <w:t xml:space="preserve">Figure </w:t>
      </w:r>
      <w:r w:rsidR="003D5B92">
        <w:rPr>
          <w:rFonts w:eastAsia="HGSMinchoE"/>
          <w:b/>
          <w:bCs/>
          <w:color w:val="000000" w:themeColor="text1"/>
        </w:rPr>
        <w:t>4</w:t>
      </w:r>
      <w:r w:rsidRPr="00A018BD">
        <w:rPr>
          <w:rFonts w:eastAsia="HGSMinchoE"/>
          <w:color w:val="000000" w:themeColor="text1"/>
        </w:rPr>
        <w:t>. The coefficient of variation of each vital rate parameter is positively correlated to its elasticity.</w:t>
      </w:r>
      <w:r w:rsidR="00DE236E" w:rsidRPr="00A018BD">
        <w:rPr>
          <w:rFonts w:eastAsia="HGSMinchoE"/>
          <w:color w:val="000000" w:themeColor="text1"/>
        </w:rPr>
        <w:t xml:space="preserve"> This indicates that vital rate buffering is not acting in </w:t>
      </w:r>
      <w:r w:rsidR="00DE236E" w:rsidRPr="00A018BD">
        <w:rPr>
          <w:rFonts w:eastAsia="HGSMinchoE"/>
          <w:i/>
          <w:iCs/>
          <w:color w:val="000000" w:themeColor="text1"/>
        </w:rPr>
        <w:t>O. coloradensis</w:t>
      </w:r>
      <w:r w:rsidR="00DE236E" w:rsidRPr="00A018BD">
        <w:rPr>
          <w:rFonts w:eastAsia="HGSMinchoE"/>
          <w:color w:val="000000" w:themeColor="text1"/>
        </w:rPr>
        <w:t xml:space="preserve"> populations we studied. </w:t>
      </w:r>
    </w:p>
    <w:p w14:paraId="3AD3E122" w14:textId="559335B0" w:rsidR="00712E87" w:rsidRPr="00712E87" w:rsidRDefault="005A4397" w:rsidP="00B431C8">
      <w:pPr>
        <w:pStyle w:val="NormalWeb"/>
        <w:spacing w:line="480" w:lineRule="auto"/>
        <w:ind w:firstLine="720"/>
        <w:rPr>
          <w:rFonts w:eastAsia="HGSMinchoE"/>
          <w:color w:val="000000" w:themeColor="text1"/>
        </w:rPr>
      </w:pPr>
      <w:r w:rsidRPr="00A018BD">
        <w:rPr>
          <w:rFonts w:eastAsia="HGSMinchoE"/>
          <w:i/>
          <w:iCs/>
          <w:color w:val="000000" w:themeColor="text1"/>
        </w:rPr>
        <w:t>Evaluating Persistence Mechanisms: Asynchronous Responses and Source-Sink Dynamics</w:t>
      </w:r>
      <w:r w:rsidR="00C378AF" w:rsidRPr="00A018BD">
        <w:rPr>
          <w:rFonts w:eastAsia="HGSMinchoE"/>
          <w:i/>
          <w:iCs/>
          <w:color w:val="000000" w:themeColor="text1"/>
        </w:rPr>
        <w:t xml:space="preserve">: </w:t>
      </w:r>
      <w:r w:rsidR="00B62CD7" w:rsidRPr="00A018BD">
        <w:rPr>
          <w:color w:val="000000" w:themeColor="text1"/>
        </w:rPr>
        <w:t xml:space="preserve">We did not identify 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 xml:space="preserve">between subpopulations and their spatial proximity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using </w:t>
      </w:r>
      <w:r w:rsidR="00235F0C" w:rsidRPr="00A018BD">
        <w:rPr>
          <w:rFonts w:eastAsia="HGSMinchoE"/>
          <w:color w:val="000000" w:themeColor="text1"/>
        </w:rPr>
        <w:t xml:space="preserve">log(λ) </w:t>
      </w:r>
      <w:r w:rsidR="00235F0C" w:rsidRPr="00A018BD">
        <w:rPr>
          <w:rFonts w:eastAsia="HGSMinchoE"/>
          <w:color w:val="000000" w:themeColor="text1"/>
        </w:rPr>
        <w:t xml:space="preserve">correlation and distance matrices calculated uniquely for each population, and while the tests did not identify significant relationships, we did find a positive relationship between correlation of </w:t>
      </w:r>
      <w:r w:rsidR="00235F0C" w:rsidRPr="00A018BD">
        <w:rPr>
          <w:rFonts w:eastAsia="HGSMinchoE"/>
          <w:color w:val="000000" w:themeColor="text1"/>
        </w:rPr>
        <w:t>log(λ)</w:t>
      </w:r>
      <w:r w:rsidR="00235F0C" w:rsidRPr="00A018BD">
        <w:rPr>
          <w:rFonts w:eastAsia="HGSMinchoE"/>
          <w:color w:val="000000" w:themeColor="text1"/>
        </w:rPr>
        <w:t xml:space="preserve"> and distance between subpopulations at Soapstone prairie, and a negative relationship between correlation of </w:t>
      </w:r>
      <w:r w:rsidR="00235F0C" w:rsidRPr="00A018BD">
        <w:rPr>
          <w:rFonts w:eastAsia="HGSMinchoE"/>
          <w:color w:val="000000" w:themeColor="text1"/>
        </w:rPr>
        <w:t>log(λ)</w:t>
      </w:r>
      <w:r w:rsidR="00235F0C" w:rsidRPr="00A018BD">
        <w:rPr>
          <w:rFonts w:eastAsia="HGSMinchoE"/>
          <w:color w:val="000000" w:themeColor="text1"/>
        </w:rPr>
        <w:t xml:space="preserve"> and distance between subpopulations at FEWAFB. </w:t>
      </w:r>
      <w:r w:rsidR="00712E87">
        <w:rPr>
          <w:rFonts w:eastAsia="HGSMinchoE"/>
          <w:color w:val="000000" w:themeColor="text1"/>
        </w:rPr>
        <w:t xml:space="preserve">These insignificant Mantel  tests also indicate that fine-scale source-sink dynamics are not important for these </w:t>
      </w:r>
      <w:r w:rsidR="00712E87">
        <w:rPr>
          <w:rFonts w:eastAsia="HGSMinchoE"/>
          <w:i/>
          <w:iCs/>
          <w:color w:val="000000" w:themeColor="text1"/>
        </w:rPr>
        <w:t>O. coloradensis</w:t>
      </w:r>
      <w:r w:rsidR="00712E87">
        <w:rPr>
          <w:rFonts w:eastAsia="HGSMinchoE"/>
          <w:color w:val="000000" w:themeColor="text1"/>
        </w:rPr>
        <w:t xml:space="preserve"> populations.</w:t>
      </w:r>
    </w:p>
    <w:p w14:paraId="672C723F" w14:textId="35CC3E6B" w:rsidR="009E527B" w:rsidRPr="006E2CCB" w:rsidRDefault="009E527B" w:rsidP="00B431C8">
      <w:pPr>
        <w:pStyle w:val="NormalWeb"/>
        <w:spacing w:line="480" w:lineRule="auto"/>
        <w:ind w:firstLine="720"/>
        <w:rPr>
          <w:rFonts w:eastAsia="HGSMinchoE"/>
          <w:color w:val="000000" w:themeColor="text1"/>
        </w:rPr>
      </w:pPr>
      <w:r w:rsidRPr="00A018BD">
        <w:rPr>
          <w:rFonts w:eastAsia="HGSMinchoE"/>
          <w:i/>
          <w:iCs/>
          <w:color w:val="000000" w:themeColor="text1"/>
        </w:rPr>
        <w:t>Determining population stability over time:</w:t>
      </w:r>
      <w:r w:rsidR="00E65690">
        <w:rPr>
          <w:rFonts w:eastAsia="HGSMinchoE"/>
          <w:color w:val="000000" w:themeColor="text1"/>
        </w:rPr>
        <w:t xml:space="preserve"> </w:t>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demographic and environmental stochasticity </w:t>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w:t>
      </w:r>
      <w:r w:rsidR="0002063A">
        <w:rPr>
          <w:rFonts w:eastAsia="HGSMinchoE"/>
          <w:color w:val="000000" w:themeColor="text1"/>
        </w:rPr>
        <w:lastRenderedPageBreak/>
        <w:t xml:space="preserve">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Figure 5: A)</w:t>
      </w:r>
      <w:r w:rsidR="0002063A">
        <w:rPr>
          <w:rFonts w:eastAsia="HGSMinchoE"/>
          <w:color w:val="000000" w:themeColor="text1"/>
        </w:rPr>
        <w:t>.</w:t>
      </w:r>
      <w:r w:rsidR="005164C9">
        <w:rPr>
          <w:rFonts w:eastAsia="HGSMinchoE"/>
          <w:color w:val="000000" w:themeColor="text1"/>
        </w:rPr>
        <w:t xml:space="preserve"> Over a span of 100 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w:t>
      </w:r>
      <w:r w:rsidR="005C6DBD">
        <w:rPr>
          <w:rFonts w:eastAsia="HGSMinchoE"/>
          <w:color w:val="000000" w:themeColor="text1"/>
        </w:rPr>
        <w:t xml:space="preserve">(Figure 5: </w:t>
      </w:r>
      <w:r w:rsidR="005C6DBD">
        <w:rPr>
          <w:rFonts w:eastAsia="HGSMinchoE"/>
          <w:color w:val="000000" w:themeColor="text1"/>
        </w:rPr>
        <w:t>B</w:t>
      </w:r>
      <w:r w:rsidR="005C6DBD">
        <w:rPr>
          <w:rFonts w:eastAsia="HGSMinchoE"/>
          <w:color w:val="000000" w:themeColor="text1"/>
        </w:rPr>
        <w:t>)</w:t>
      </w:r>
      <w:r w:rsidR="005C6DBD">
        <w:rPr>
          <w:rFonts w:eastAsia="HGSMinchoE"/>
          <w:color w:val="000000" w:themeColor="text1"/>
        </w:rPr>
        <w:t>.</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Figure 5: C).</w:t>
      </w:r>
      <w:r w:rsidR="002111D8">
        <w:rPr>
          <w:rFonts w:eastAsia="HGSMinchoE"/>
          <w:color w:val="000000" w:themeColor="text1"/>
        </w:rPr>
        <w:t xml:space="preserve"> The mean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for the Soapstone population is lower than the FEWAFB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but is still positive. The climate scenario used for the simulation did not substantially affect the outcome for the FEWAFB populations. Mean population size, mean log(</w:t>
      </w:r>
      <w:r w:rsidR="002111D8" w:rsidRPr="00A018BD">
        <w:rPr>
          <w:rFonts w:eastAsia="HGSMinchoE"/>
          <w:color w:val="000000" w:themeColor="text1"/>
        </w:rPr>
        <w:t>λ</w:t>
      </w:r>
      <w:r w:rsidR="002111D8">
        <w:rPr>
          <w:rFonts w:eastAsia="HGSMinchoE"/>
          <w:color w:val="000000" w:themeColor="text1"/>
        </w:rPr>
        <w:t>) and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of the FEWAFB population are very similar</w:t>
      </w:r>
      <w:r w:rsidR="006E2CCB">
        <w:rPr>
          <w:rFonts w:eastAsia="HGSMinchoE"/>
          <w:color w:val="000000" w:themeColor="text1"/>
        </w:rPr>
        <w:t xml:space="preserve"> both</w:t>
      </w:r>
      <w:r w:rsidR="002111D8">
        <w:rPr>
          <w:rFonts w:eastAsia="HGSMinchoE"/>
          <w:color w:val="000000" w:themeColor="text1"/>
        </w:rPr>
        <w:t xml:space="preserve"> in simulations using </w:t>
      </w:r>
      <w:r w:rsidR="006E2CCB">
        <w:rPr>
          <w:rFonts w:eastAsia="HGSMinchoE"/>
          <w:color w:val="000000" w:themeColor="text1"/>
        </w:rPr>
        <w:t>a scenario based on current observed climate and a scenario with higher mean temperature and lower precipitation. However, climate scenario did affect the outcome of simulations of the Soapstone prairie population. In the hotter and drier scenario, population size grew faster initially, but stabilized at a smaller size than in the current climate scenario (Figure 5: B). Mean log(</w:t>
      </w:r>
      <w:r w:rsidR="006E2CCB" w:rsidRPr="00A018BD">
        <w:rPr>
          <w:rFonts w:eastAsia="HGSMinchoE"/>
          <w:color w:val="000000" w:themeColor="text1"/>
        </w:rPr>
        <w:t>λ</w:t>
      </w:r>
      <w:r w:rsidR="006E2CCB">
        <w:rPr>
          <w:rFonts w:eastAsia="HGSMinchoE"/>
          <w:color w:val="000000" w:themeColor="text1"/>
          <w:vertAlign w:val="subscript"/>
        </w:rPr>
        <w:t>s</w:t>
      </w:r>
      <w:r w:rsidR="006E2CCB">
        <w:rPr>
          <w:rFonts w:eastAsia="HGSMinchoE"/>
          <w:color w:val="000000" w:themeColor="text1"/>
        </w:rPr>
        <w:t xml:space="preserve">) was also lower in the hotter and drier climate scenario (Figure 5: C). </w:t>
      </w:r>
    </w:p>
    <w:p w14:paraId="36C262CD" w14:textId="1402679F" w:rsidR="00542D1E" w:rsidRDefault="00942A54" w:rsidP="00942A54">
      <w:pPr>
        <w:pStyle w:val="NormalWeb"/>
        <w:rPr>
          <w:rFonts w:eastAsia="HGSMinchoE"/>
          <w:color w:val="000000" w:themeColor="text1"/>
        </w:rPr>
      </w:pPr>
      <w:r>
        <w:rPr>
          <w:rFonts w:eastAsia="HGSMinchoE"/>
          <w:noProof/>
          <w:color w:val="000000" w:themeColor="text1"/>
        </w:rPr>
        <w:lastRenderedPageBreak/>
        <w:drawing>
          <wp:inline distT="0" distB="0" distL="0" distR="0" wp14:anchorId="3B4E05B8" wp14:editId="3CD7E71A">
            <wp:extent cx="5943600" cy="3769995"/>
            <wp:effectExtent l="0" t="0" r="0" b="1905"/>
            <wp:docPr id="16" name="Picture 16"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5F211BE0" w14:textId="40FAD774" w:rsidR="00542D1E" w:rsidRPr="00A77764" w:rsidRDefault="00542D1E" w:rsidP="00942A54">
      <w:pPr>
        <w:pStyle w:val="NormalWeb"/>
        <w:rPr>
          <w:rFonts w:eastAsia="HGSMinchoE"/>
          <w:color w:val="000000" w:themeColor="text1"/>
        </w:rPr>
      </w:pPr>
      <w:r>
        <w:rPr>
          <w:rFonts w:eastAsia="HGSMinchoE"/>
          <w:b/>
          <w:bCs/>
          <w:color w:val="000000" w:themeColor="text1"/>
        </w:rPr>
        <w:t xml:space="preserve">Figure 5: </w:t>
      </w:r>
      <w:r w:rsidRPr="00542D1E">
        <w:rPr>
          <w:rFonts w:eastAsia="HGSMinchoE"/>
          <w:color w:val="000000" w:themeColor="text1"/>
        </w:rPr>
        <w:t xml:space="preserve">Simulated </w:t>
      </w:r>
      <w:r>
        <w:rPr>
          <w:rFonts w:eastAsia="HGSMinchoE"/>
          <w:color w:val="000000" w:themeColor="text1"/>
        </w:rPr>
        <w:t>growth rates and sizes of each population under two climate scenarios. (</w:t>
      </w:r>
      <w:r>
        <w:rPr>
          <w:rFonts w:eastAsia="HGSMinchoE"/>
          <w:b/>
          <w:bCs/>
          <w:color w:val="000000" w:themeColor="text1"/>
        </w:rPr>
        <w:t>A</w:t>
      </w:r>
      <w:r>
        <w:rPr>
          <w:rFonts w:eastAsia="HGSMinchoE"/>
          <w:color w:val="000000" w:themeColor="text1"/>
        </w:rPr>
        <w:t>) Simulated log(</w:t>
      </w:r>
      <w:r w:rsidRPr="00A018BD">
        <w:rPr>
          <w:rFonts w:eastAsia="HGSMinchoE"/>
          <w:color w:val="000000" w:themeColor="text1"/>
        </w:rPr>
        <w:t>λ</w:t>
      </w:r>
      <w:r>
        <w:rPr>
          <w:rFonts w:eastAsia="HGSMinchoE"/>
          <w:color w:val="000000" w:themeColor="text1"/>
        </w:rPr>
        <w:t xml:space="preserve">) </w:t>
      </w:r>
      <w:r w:rsidR="00C87D5C">
        <w:rPr>
          <w:rFonts w:eastAsia="HGSMinchoE"/>
          <w:color w:val="000000" w:themeColor="text1"/>
        </w:rPr>
        <w:t xml:space="preserve">of the Soapstone prairie population </w:t>
      </w:r>
      <w:r>
        <w:rPr>
          <w:rFonts w:eastAsia="HGSMinchoE"/>
          <w:color w:val="000000" w:themeColor="text1"/>
        </w:rPr>
        <w:t>stabilizes</w:t>
      </w:r>
      <w:r w:rsidR="00C87D5C">
        <w:rPr>
          <w:rFonts w:eastAsia="HGSMinchoE"/>
          <w:color w:val="000000" w:themeColor="text1"/>
        </w:rPr>
        <w:t xml:space="preserve"> just</w:t>
      </w:r>
      <w:r>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Horizontal dashed lines indicate log(</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r w:rsidR="00A77764">
        <w:rPr>
          <w:rFonts w:eastAsia="HGSMinchoE"/>
          <w:color w:val="000000" w:themeColor="text1"/>
        </w:rPr>
        <w:t>Climate scenario does 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r w:rsidR="00C87D5C" w:rsidRPr="00A018BD">
        <w:rPr>
          <w:rFonts w:eastAsia="HGSMinchoE"/>
          <w:color w:val="000000" w:themeColor="text1"/>
        </w:rPr>
        <w:t>λ</w:t>
      </w:r>
      <w:r w:rsidR="00C87D5C">
        <w:rPr>
          <w:rFonts w:eastAsia="HGSMinchoE"/>
          <w:color w:val="000000" w:themeColor="text1"/>
          <w:vertAlign w:val="subscript"/>
        </w:rPr>
        <w:t>s</w:t>
      </w:r>
      <w:r w:rsidR="00A77764">
        <w:rPr>
          <w:rFonts w:eastAsia="HGSMinchoE"/>
          <w:color w:val="000000" w:themeColor="text1"/>
        </w:rPr>
        <w:t xml:space="preserve">) values in simulations of the FEWAFB population. In simulations of the Soapstone prairie population, mean </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vertAlign w:val="subscript"/>
        </w:rPr>
        <w:t xml:space="preserve"> </w:t>
      </w:r>
      <w:r w:rsidR="00A77764">
        <w:rPr>
          <w:rFonts w:eastAsia="HGSMinchoE"/>
          <w:color w:val="000000" w:themeColor="text1"/>
        </w:rPr>
        <w:t xml:space="preserve">is lower under the hotter and drier climate scenario. Vertical dashed lines indicate mean </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vertAlign w:val="subscript"/>
        </w:rPr>
        <w:t xml:space="preserve">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total water-year precip</w:t>
            </w:r>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subpop.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w:t>
            </w:r>
            <w:r w:rsidRPr="00604EC2">
              <w:rPr>
                <w:rFonts w:eastAsia="HGSMinchoE"/>
                <w:color w:val="000000" w:themeColor="text1"/>
                <w:sz w:val="20"/>
                <w:szCs w:val="20"/>
              </w:rPr>
              <w:t>1</w:t>
            </w:r>
            <w:r w:rsidRPr="00604EC2">
              <w:rPr>
                <w:rFonts w:eastAsia="HGSMinchoE"/>
                <w:color w:val="000000" w:themeColor="text1"/>
                <w:sz w:val="20"/>
                <w:szCs w:val="20"/>
              </w:rPr>
              <w:t>)</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r>
              <w:rPr>
                <w:rFonts w:eastAsia="HGSMinchoE"/>
                <w:color w:val="000000" w:themeColor="text1"/>
                <w:sz w:val="22"/>
                <w:szCs w:val="22"/>
              </w:rPr>
              <w:t>4</w:t>
            </w:r>
            <w:r>
              <w:rPr>
                <w:rFonts w:eastAsia="HGSMinchoE"/>
                <w:color w:val="000000" w:themeColor="text1"/>
                <w:sz w:val="22"/>
                <w:szCs w:val="22"/>
              </w:rPr>
              <w:t>.5</w:t>
            </w:r>
            <w:r>
              <w:rPr>
                <w:rFonts w:eastAsia="HGSMinchoE"/>
                <w:color w:val="000000" w:themeColor="text1"/>
                <w:sz w:val="22"/>
                <w:szCs w:val="22"/>
              </w:rPr>
              <w:t>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3</w:t>
            </w:r>
            <w:r>
              <w:rPr>
                <w:rFonts w:eastAsia="HGSMinchoE"/>
                <w:color w:val="000000" w:themeColor="text1"/>
                <w:sz w:val="22"/>
                <w:szCs w:val="22"/>
                <w:vertAlign w:val="superscript"/>
              </w:rPr>
              <w:t xml:space="preserve"> </w:t>
            </w:r>
            <w:r w:rsidRPr="00604EC2">
              <w:rPr>
                <w:rFonts w:eastAsia="HGSMinchoE"/>
                <w:color w:val="000000" w:themeColor="text1"/>
                <w:sz w:val="20"/>
                <w:szCs w:val="20"/>
              </w:rPr>
              <w:t>(0.</w:t>
            </w:r>
            <w:r w:rsidRPr="00604EC2">
              <w:rPr>
                <w:rFonts w:eastAsia="HGSMinchoE"/>
                <w:color w:val="000000" w:themeColor="text1"/>
                <w:sz w:val="20"/>
                <w:szCs w:val="20"/>
              </w:rPr>
              <w:t>8</w:t>
            </w:r>
            <w:r w:rsidRPr="00604EC2">
              <w:rPr>
                <w:rFonts w:eastAsia="HGSMinchoE"/>
                <w:color w:val="000000" w:themeColor="text1"/>
                <w:sz w:val="20"/>
                <w:szCs w:val="20"/>
              </w:rPr>
              <w:t>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w:t>
            </w:r>
            <w:r w:rsidRPr="00E66966">
              <w:rPr>
                <w:rFonts w:eastAsia="HGSMinchoE"/>
                <w:color w:val="000000" w:themeColor="text1"/>
                <w:sz w:val="22"/>
                <w:szCs w:val="22"/>
              </w:rPr>
              <w:t>1</w:t>
            </w:r>
            <w:r w:rsidRPr="00E66966">
              <w:rPr>
                <w:rFonts w:eastAsia="HGSMinchoE"/>
                <w:color w:val="000000" w:themeColor="text1"/>
                <w:sz w:val="22"/>
                <w:szCs w:val="22"/>
              </w:rPr>
              <w:t>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w:t>
            </w:r>
            <w:r w:rsidRPr="00E66966">
              <w:rPr>
                <w:rFonts w:eastAsia="HGSMinchoE"/>
                <w:color w:val="000000" w:themeColor="text1"/>
                <w:sz w:val="22"/>
                <w:szCs w:val="22"/>
              </w:rPr>
              <w:t>.</w:t>
            </w:r>
            <w:r w:rsidRPr="00E66966">
              <w:rPr>
                <w:rFonts w:eastAsia="HGSMinchoE"/>
                <w:color w:val="000000" w:themeColor="text1"/>
                <w:sz w:val="22"/>
                <w:szCs w:val="22"/>
              </w:rPr>
              <w:t>22</w:t>
            </w:r>
            <w:r w:rsidRPr="00E66966">
              <w:rPr>
                <w:rFonts w:eastAsia="HGSMinchoE"/>
                <w:color w:val="000000" w:themeColor="text1"/>
                <w:sz w:val="22"/>
                <w:szCs w:val="22"/>
              </w:rPr>
              <w:t>x</w:t>
            </w:r>
            <w:r w:rsidRPr="00E66966">
              <w:rPr>
                <w:rFonts w:eastAsia="HGSMinchoE"/>
                <w:color w:val="000000" w:themeColor="text1"/>
                <w:sz w:val="22"/>
                <w:szCs w:val="22"/>
              </w:rPr>
              <w:t>1</w:t>
            </w:r>
            <w:r w:rsidRPr="00E66966">
              <w:rPr>
                <w:rFonts w:eastAsia="HGSMinchoE"/>
                <w:color w:val="000000" w:themeColor="text1"/>
                <w:sz w:val="22"/>
                <w:szCs w:val="22"/>
              </w:rPr>
              <w:t>0</w:t>
            </w:r>
            <w:r w:rsidRPr="00E66966">
              <w:rPr>
                <w:rFonts w:eastAsia="HGSMinchoE"/>
                <w:color w:val="000000" w:themeColor="text1"/>
                <w:sz w:val="22"/>
                <w:szCs w:val="22"/>
                <w:vertAlign w:val="superscript"/>
              </w:rPr>
              <w:t>-</w:t>
            </w:r>
            <w:r w:rsidRPr="00E66966">
              <w:rPr>
                <w:rFonts w:eastAsia="HGSMinchoE"/>
                <w:color w:val="000000" w:themeColor="text1"/>
                <w:sz w:val="22"/>
                <w:szCs w:val="22"/>
                <w:vertAlign w:val="superscript"/>
              </w:rPr>
              <w:t>5</w:t>
            </w:r>
            <w:r w:rsidRPr="00E66966">
              <w:rPr>
                <w:rFonts w:eastAsia="HGSMinchoE"/>
                <w:color w:val="000000" w:themeColor="text1"/>
                <w:sz w:val="22"/>
                <w:szCs w:val="22"/>
                <w:vertAlign w:val="superscript"/>
              </w:rPr>
              <w:t xml:space="preserve">  </w:t>
            </w:r>
            <w:r w:rsidRPr="00E66966">
              <w:rPr>
                <w:rFonts w:eastAsia="HGSMinchoE"/>
                <w:color w:val="000000" w:themeColor="text1"/>
                <w:sz w:val="20"/>
                <w:szCs w:val="20"/>
              </w:rPr>
              <w:t>(</w:t>
            </w:r>
            <w:r w:rsidRPr="00E66966">
              <w:rPr>
                <w:rFonts w:eastAsia="HGSMinchoE"/>
                <w:color w:val="000000" w:themeColor="text1"/>
                <w:sz w:val="20"/>
                <w:szCs w:val="20"/>
              </w:rPr>
              <w:t>0.89</w:t>
            </w:r>
            <w:r w:rsidRPr="00E66966">
              <w:rPr>
                <w:rFonts w:eastAsia="HGSMinchoE"/>
                <w:color w:val="000000" w:themeColor="text1"/>
                <w:sz w:val="20"/>
                <w:szCs w:val="20"/>
              </w:rPr>
              <w:t>)</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7686B23E" w14:textId="77777777" w:rsidR="002C0825" w:rsidRPr="00E65690" w:rsidRDefault="002C0825" w:rsidP="00B431C8">
      <w:pPr>
        <w:pStyle w:val="NormalWeb"/>
        <w:spacing w:line="480" w:lineRule="auto"/>
        <w:ind w:firstLine="720"/>
        <w:rPr>
          <w:rFonts w:eastAsia="HGSMinchoE"/>
          <w:color w:val="000000" w:themeColor="text1"/>
        </w:rPr>
      </w:pPr>
    </w:p>
    <w:p w14:paraId="471B91A9" w14:textId="2E29651D"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0518C7F4" w14:textId="402DD8E6" w:rsidR="00D51B58" w:rsidRPr="00A018BD" w:rsidRDefault="00D51B58" w:rsidP="002A6DF5">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 xml:space="preserve">-why was density dependence least important at the Meadow population? Maybe because it has the smallest population size?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4D10728E" w14:textId="1C59CE5E" w:rsidR="003F3CB5" w:rsidRPr="00A018BD" w:rsidRDefault="00F0282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r w:rsidR="003F3CB5" w:rsidRPr="00A018BD">
        <w:rPr>
          <w:rFonts w:ascii="Times New Roman" w:hAnsi="Times New Roman" w:cs="Times New Roman"/>
          <w:noProof/>
          <w:color w:val="000000" w:themeColor="text1"/>
        </w:rPr>
        <w:t>Brabyn, L., P. Zawar-reza, G. Stichbury, C. Cary, B. Storey, D. C. Laughlin, and M. Katurji. 2014. Accuracy assessment of land surface temperature retrievals from Landsat 7 ETM + in the Dry Valleys of Antarctica using iButton temperature loggers and weather station data:2619–2628.</w:t>
      </w:r>
    </w:p>
    <w:p w14:paraId="0B078A01"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Burgess, L. M. 2003. Impacts of Mowing, Burning, and Climate on Germination and Seedling Recruitment of Colorado Butterfly Plant (Gaura neomexicana ssp. coloradensis). University of Wyoming.</w:t>
      </w:r>
    </w:p>
    <w:p w14:paraId="3B4608BA"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Burgess, L. M., A. L. Hild, and N. L. Shaw. 2005. Capsule treatments to enhance seedling emergence of Gaura neomexicana ssp. coloradensis. Restoration Ecology 13:8–14.</w:t>
      </w:r>
    </w:p>
    <w:p w14:paraId="08C9A289"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Caswell, H. 2001. Matrix Population Models: Construction, Analysis, and Interpretation. 2nd edition. Sinauer Associates.</w:t>
      </w:r>
    </w:p>
    <w:p w14:paraId="3A6D28E1"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Dibner, R. R., M. L. Peterson, A. M. Louthan, and D. F. Doak. 2019. Multiple mechanisms confer stability to isolated populations of a rare endemic plant. Ecological Monographs 89:1–16.</w:t>
      </w:r>
    </w:p>
    <w:p w14:paraId="08C601AE"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 xml:space="preserve">Easterling, M. R., S. P. Ellner, and P. M. Dixon. 2000. Size-Specific Sensitivity: Applying a </w:t>
      </w:r>
      <w:r w:rsidRPr="00A018BD">
        <w:rPr>
          <w:rFonts w:ascii="Times New Roman" w:hAnsi="Times New Roman" w:cs="Times New Roman"/>
          <w:noProof/>
          <w:color w:val="000000" w:themeColor="text1"/>
        </w:rPr>
        <w:lastRenderedPageBreak/>
        <w:t>New Structured Population Model. Ecology 81:694–708.</w:t>
      </w:r>
    </w:p>
    <w:p w14:paraId="2F3B1DB2"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Ellner, S. P., D. Z. Childs, and M. Rees. 2016. Data-driven Modelling of Structured Populations. Springer International Publishing, Switzerland.</w:t>
      </w:r>
    </w:p>
    <w:p w14:paraId="09EEF2F6"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Ellner, S. P., and M. Rees. 2006. Integral projection models for species with complex demography. American Naturalist 167:410–428.</w:t>
      </w:r>
    </w:p>
    <w:p w14:paraId="2EEB6ACF"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Everson, M. E. 2019. Endangered and Threatened Wildlife and Plants; Removing Oenothera coloradensis (Colorado Butterfly Plant) From the Federal List of Endangered and Threatened Plants. Federal Register: The Daily Journal of the United States 84:59570–59588.</w:t>
      </w:r>
    </w:p>
    <w:p w14:paraId="186D5DD2"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Fieberg, J. R., K. Vitense, and D. H. Johnson. 2020. Resampling-based methods for biologists. PeerJ 2020.</w:t>
      </w:r>
    </w:p>
    <w:p w14:paraId="36B4F3DE"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Floyd, S. K., and T. A. Ranker. 1998. Analysis of a Transition Matrix Model for Gaura neomexicana Ssp . coloradensis (Onagraceae) Reveals Spatial and Temporal Demographic Variability. International Journal of Plant Sciences 159:853–863.</w:t>
      </w:r>
    </w:p>
    <w:p w14:paraId="56FC566D"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Heidel, B., D. Tuthill, and Z. Wallace. 2021. 33-Year Population Trends of Colorado Butterfly Plant (Oenothera Coloradensis; Onagraceae), a Short-Lived Riparian Species on F. E. Warren Air Force Base, Laramie County, Wyoming. Laramie, WY.</w:t>
      </w:r>
    </w:p>
    <w:p w14:paraId="298C7814"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p>
    <w:p w14:paraId="0CE76100"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Kurth, J. W. 2018. Endangered and Threatened Wildlife and Plants; Removing Oenothera coloradensis (Colorado Butterfly Plant) From the Federal List of Endangered and Threatened Plants. Federal Register: The Daily Journal of the United States 83:26623–26640.</w:t>
      </w:r>
    </w:p>
    <w:p w14:paraId="2380E64A"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Levin, S. C., D. Z. Childs, A. Compagnoni, S. Evers, T. M. Knight, and R. Salguero-Gómez. 2021. ipmr: Flexible implementation of Integral Projection Models in R. Methods in Ecology and Evolution 12:1826–1834.</w:t>
      </w:r>
    </w:p>
    <w:p w14:paraId="230F5B95"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Merow, C., J. P. Dahlgren, C. J. E. Metcalf, D. Z. Childs, M. E. K. Evans, E. Jongejans, S. Record, M. Rees, R. Salguero-Gómez, and S. M. Mcmahon. 2014. Advancing population ecology with integral projection models: A practical guide. Methods in Ecology and Evolution 5:99–110.</w:t>
      </w:r>
    </w:p>
    <w:p w14:paraId="1F392D89"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Morris, W. F., and D. F. Doak. 2002. Quantitative Conservation Biology: Theory and Practice of Population Viability Analysis. Sinauer Associates, Sunderland, MA.</w:t>
      </w:r>
    </w:p>
    <w:p w14:paraId="6F94A267"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Morris, W. F., and D. F. Doak. 2004. Buffering of Life Histories against Environmental Stochasticity: Accounting for a Spurious Correlation between the Variabilities of Vital Rates and Their Contributions to Fitness. American Naturalist 163:579–590.</w:t>
      </w:r>
    </w:p>
    <w:p w14:paraId="34274E1E"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Munk, L. M. 1999. Colorado butterfly plant (Gaura neomexicana spp. coloradensis) regeneration with removal of Canada thistle (Cirsium arvense) or native herbs. University of Wyoming.</w:t>
      </w:r>
    </w:p>
    <w:p w14:paraId="62ECA2BF"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 xml:space="preserve">Munk, L. M., A. L. Hild, and T. D. Whitson. 2002. Rosette recruitment of a rare endemic forb </w:t>
      </w:r>
      <w:r w:rsidRPr="00A018BD">
        <w:rPr>
          <w:rFonts w:ascii="Times New Roman" w:hAnsi="Times New Roman" w:cs="Times New Roman"/>
          <w:noProof/>
          <w:color w:val="000000" w:themeColor="text1"/>
        </w:rPr>
        <w:lastRenderedPageBreak/>
        <w:t>(Gaura neomexicana subsp. coloradensis) with canopy removal of associated species. Restoration Ecology 10:122–128.</w:t>
      </w:r>
    </w:p>
    <w:p w14:paraId="2B2C6F07"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Oksanen, J., F. G. Blanchet, M. Friendly, R. Kindt, P. Legendre, D. McGlinn, P. R. Minchin, R. B. O’Hara, G. L. Simpson, P. Solymos, M. H. H. Stevens, E. Szoecs, and H. Wagner. 2020. vegan: Community Ecology Package. R package version 2.5-7.</w:t>
      </w:r>
    </w:p>
    <w:p w14:paraId="62AC19C3"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Paniw, M., P. F. Quintana-Ascencio, F. Ojeda, and R. Salguero-Gómez. 2017. Accounting for uncertainty in dormant life stages in stochastic demographic models. Oikos 126:900–909.</w:t>
      </w:r>
    </w:p>
    <w:p w14:paraId="7F652CD8"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Pfister, C. A. 1998. Patterns of variance in stage-structured populations : Evolutionary predictions and ecological implications. Proceedings of the National Academy of Sciences 95:213–218.</w:t>
      </w:r>
    </w:p>
    <w:p w14:paraId="677666F5"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Rees, M., D. Z. Childs, C. J. E. Metcalf, K. E. Rose, A. W. Sheppard, and P. J. Grubb. 2006. Seed dormancy and delayed flowering in monocarpic plants: selective interactions in a stochastic environment. The American Naturalist 168:E53–E71.</w:t>
      </w:r>
    </w:p>
    <w:p w14:paraId="4458B506"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Rondeau, R., K. Decker, J. Handwerk, J. Siemers, L. Grunau, and C. Pague. 2011. The state of Colorado’s biodiversity. Fort Collins, CO.</w:t>
      </w:r>
    </w:p>
    <w:p w14:paraId="1A256FDD"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Venables, W. N., and B. D. Ripley. 2002. Modern Applied Statistics with S. Fourth. Springer, New York.</w:t>
      </w:r>
    </w:p>
    <w:p w14:paraId="29412C1B"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Vicente-Serrano, S. M., S. M. Quiring, M. Peña-Gallardo, S. Yuan, and F. Domínguez-Castro. 2020. A review of environmental droughts: Increased risk under global warming? Earth-Science Reviews 201:102953.</w:t>
      </w:r>
    </w:p>
    <w:p w14:paraId="4445D1D6"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Villellas, J., D. F. Doak, M. B. García, and W. F. Morris. 2015. Demographic compensation among populations: What is it, how does it arise and what are its implications? Ecology Letters 18:1139–1152.</w:t>
      </w:r>
    </w:p>
    <w:p w14:paraId="458FEA44" w14:textId="77777777" w:rsidR="003F3CB5" w:rsidRPr="00A018BD" w:rsidRDefault="003F3CB5" w:rsidP="003F3CB5">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A018BD">
        <w:rPr>
          <w:rFonts w:ascii="Times New Roman" w:hAnsi="Times New Roman" w:cs="Times New Roman"/>
          <w:noProof/>
          <w:color w:val="000000" w:themeColor="text1"/>
        </w:rPr>
        <w:t>Wagner, W. L., P. C. Hoch, and P. H. Raven. 2007. Revised Classification of the Onagraceae. Page Systematic Botany Monographs. The American Society of Plant Taxonomists.</w:t>
      </w:r>
    </w:p>
    <w:p w14:paraId="6605B66C" w14:textId="3D1AFF48" w:rsidR="00F02825" w:rsidRPr="00A018BD" w:rsidRDefault="00F02825" w:rsidP="003F3CB5">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p>
    <w:p w14:paraId="66AE806F" w14:textId="4BA60A19" w:rsidR="00A40CBD" w:rsidRPr="00A018BD"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10E10237" w:rsidR="001D18A5" w:rsidRPr="00A018BD" w:rsidRDefault="00E05AF4" w:rsidP="00B21A84">
      <w:pPr>
        <w:rPr>
          <w:rFonts w:ascii="Times New Roman" w:hAnsi="Times New Roman" w:cs="Times New Roman"/>
          <w:color w:val="000000" w:themeColor="text1"/>
        </w:rPr>
      </w:pPr>
      <w:r w:rsidRPr="00A018BD">
        <w:rPr>
          <w:rFonts w:ascii="Times New Roman" w:hAnsi="Times New Roman" w:cs="Times New Roman"/>
          <w:color w:val="000000" w:themeColor="text1"/>
        </w:rPr>
        <w:t>** change the Rondeau and Heidel citations to include the ‘Prepared for…” statements</w:t>
      </w:r>
      <w:r w:rsidR="00015C55" w:rsidRPr="00A018BD">
        <w:rPr>
          <w:rFonts w:ascii="Times New Roman" w:hAnsi="Times New Roman" w:cs="Times New Roman"/>
          <w:color w:val="000000" w:themeColor="text1"/>
        </w:rPr>
        <w:t xml:space="preserve">  ** also maybe change the italicization of the species name, if required</w:t>
      </w:r>
    </w:p>
    <w:p w14:paraId="29665172" w14:textId="3F65C037" w:rsidR="009414ED" w:rsidRPr="00A018BD" w:rsidRDefault="009414ED" w:rsidP="00B21A84">
      <w:pPr>
        <w:rPr>
          <w:rFonts w:ascii="Times New Roman" w:hAnsi="Times New Roman" w:cs="Times New Roman"/>
          <w:color w:val="000000" w:themeColor="text1"/>
        </w:rPr>
      </w:pPr>
    </w:p>
    <w:p w14:paraId="2C286E6A" w14:textId="77777777" w:rsidR="00860763" w:rsidRPr="00A018BD" w:rsidRDefault="00860763" w:rsidP="00B21A84">
      <w:pPr>
        <w:rPr>
          <w:rFonts w:ascii="Times New Roman" w:hAnsi="Times New Roman" w:cs="Times New Roman"/>
          <w:color w:val="000000" w:themeColor="text1"/>
        </w:rPr>
      </w:pPr>
    </w:p>
    <w:sectPr w:rsidR="00860763" w:rsidRPr="00A018BD" w:rsidSect="009414ED">
      <w:headerReference w:type="even" r:id="rId13"/>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A8445" w14:textId="77777777" w:rsidR="001751E9" w:rsidRDefault="001751E9" w:rsidP="009414ED">
      <w:r>
        <w:separator/>
      </w:r>
    </w:p>
  </w:endnote>
  <w:endnote w:type="continuationSeparator" w:id="0">
    <w:p w14:paraId="7DDF7C5F" w14:textId="77777777" w:rsidR="001751E9" w:rsidRDefault="001751E9"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Kaku Gothic ProN W3">
    <w:panose1 w:val="020B0300000000000000"/>
    <w:charset w:val="80"/>
    <w:family w:val="swiss"/>
    <w:pitch w:val="variable"/>
    <w:sig w:usb0="E00002FF" w:usb1="7AC7FFFF" w:usb2="00000012" w:usb3="00000000" w:csb0="0002000D" w:csb1="00000000"/>
  </w:font>
  <w:font w:name="Hiragino Maru Gothic Pro W4">
    <w:panose1 w:val="020F0400000000000000"/>
    <w:charset w:val="80"/>
    <w:family w:val="swiss"/>
    <w:pitch w:val="variable"/>
    <w:sig w:usb0="E00002FF" w:usb1="7AC7FFFF" w:usb2="00000012" w:usb3="00000000" w:csb0="0002000D"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C53EF" w14:textId="77777777" w:rsidR="001751E9" w:rsidRDefault="001751E9" w:rsidP="009414ED">
      <w:r>
        <w:separator/>
      </w:r>
    </w:p>
  </w:footnote>
  <w:footnote w:type="continuationSeparator" w:id="0">
    <w:p w14:paraId="6930B6D2" w14:textId="77777777" w:rsidR="001751E9" w:rsidRDefault="001751E9"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14"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8"/>
  </w:num>
  <w:num w:numId="5">
    <w:abstractNumId w:val="14"/>
  </w:num>
  <w:num w:numId="6">
    <w:abstractNumId w:val="0"/>
  </w:num>
  <w:num w:numId="7">
    <w:abstractNumId w:val="9"/>
  </w:num>
  <w:num w:numId="8">
    <w:abstractNumId w:val="10"/>
  </w:num>
  <w:num w:numId="9">
    <w:abstractNumId w:val="12"/>
  </w:num>
  <w:num w:numId="10">
    <w:abstractNumId w:val="3"/>
  </w:num>
  <w:num w:numId="11">
    <w:abstractNumId w:val="11"/>
  </w:num>
  <w:num w:numId="12">
    <w:abstractNumId w:val="1"/>
  </w:num>
  <w:num w:numId="13">
    <w:abstractNumId w:val="2"/>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12A43"/>
    <w:rsid w:val="000150EE"/>
    <w:rsid w:val="00015C55"/>
    <w:rsid w:val="0002063A"/>
    <w:rsid w:val="00021D45"/>
    <w:rsid w:val="0002340D"/>
    <w:rsid w:val="0002512D"/>
    <w:rsid w:val="000335B3"/>
    <w:rsid w:val="00040656"/>
    <w:rsid w:val="00045EBF"/>
    <w:rsid w:val="00057944"/>
    <w:rsid w:val="00057ADE"/>
    <w:rsid w:val="000633EE"/>
    <w:rsid w:val="000634AC"/>
    <w:rsid w:val="00070024"/>
    <w:rsid w:val="00073815"/>
    <w:rsid w:val="00075FBB"/>
    <w:rsid w:val="00080BDB"/>
    <w:rsid w:val="00083675"/>
    <w:rsid w:val="000A24A5"/>
    <w:rsid w:val="000A5135"/>
    <w:rsid w:val="000B0C6B"/>
    <w:rsid w:val="000B0F2F"/>
    <w:rsid w:val="000B4F0D"/>
    <w:rsid w:val="000B5223"/>
    <w:rsid w:val="000B6EDB"/>
    <w:rsid w:val="000C17BA"/>
    <w:rsid w:val="000C17EE"/>
    <w:rsid w:val="000C2827"/>
    <w:rsid w:val="000E0966"/>
    <w:rsid w:val="000E2CCD"/>
    <w:rsid w:val="000F54B4"/>
    <w:rsid w:val="001002AE"/>
    <w:rsid w:val="00100ABA"/>
    <w:rsid w:val="00106C3B"/>
    <w:rsid w:val="00107851"/>
    <w:rsid w:val="00107BB4"/>
    <w:rsid w:val="00120B99"/>
    <w:rsid w:val="001213CD"/>
    <w:rsid w:val="001256C7"/>
    <w:rsid w:val="00125B29"/>
    <w:rsid w:val="00130684"/>
    <w:rsid w:val="00130FD4"/>
    <w:rsid w:val="001336F5"/>
    <w:rsid w:val="0013467A"/>
    <w:rsid w:val="001402FD"/>
    <w:rsid w:val="00142655"/>
    <w:rsid w:val="0014340A"/>
    <w:rsid w:val="00143F37"/>
    <w:rsid w:val="00145867"/>
    <w:rsid w:val="00145BC4"/>
    <w:rsid w:val="00156AEB"/>
    <w:rsid w:val="001637DC"/>
    <w:rsid w:val="00163CA7"/>
    <w:rsid w:val="0017112B"/>
    <w:rsid w:val="001751E9"/>
    <w:rsid w:val="00177631"/>
    <w:rsid w:val="001778B4"/>
    <w:rsid w:val="001779BE"/>
    <w:rsid w:val="0018689C"/>
    <w:rsid w:val="001934D4"/>
    <w:rsid w:val="00196895"/>
    <w:rsid w:val="001A1048"/>
    <w:rsid w:val="001A55D5"/>
    <w:rsid w:val="001A5F37"/>
    <w:rsid w:val="001A5F93"/>
    <w:rsid w:val="001B178F"/>
    <w:rsid w:val="001B3F37"/>
    <w:rsid w:val="001B611D"/>
    <w:rsid w:val="001B7CA0"/>
    <w:rsid w:val="001C3AEA"/>
    <w:rsid w:val="001C535E"/>
    <w:rsid w:val="001D18A5"/>
    <w:rsid w:val="001D26F6"/>
    <w:rsid w:val="001D6C46"/>
    <w:rsid w:val="001D79B8"/>
    <w:rsid w:val="001E2856"/>
    <w:rsid w:val="001F2F44"/>
    <w:rsid w:val="001F3ED8"/>
    <w:rsid w:val="002001C0"/>
    <w:rsid w:val="002049F4"/>
    <w:rsid w:val="00204A62"/>
    <w:rsid w:val="002071E4"/>
    <w:rsid w:val="00210C8F"/>
    <w:rsid w:val="002111D8"/>
    <w:rsid w:val="002138B0"/>
    <w:rsid w:val="002145D9"/>
    <w:rsid w:val="00235F0C"/>
    <w:rsid w:val="002444F0"/>
    <w:rsid w:val="00244D7C"/>
    <w:rsid w:val="0024787C"/>
    <w:rsid w:val="00255B89"/>
    <w:rsid w:val="00261500"/>
    <w:rsid w:val="0026424D"/>
    <w:rsid w:val="0026787D"/>
    <w:rsid w:val="00270889"/>
    <w:rsid w:val="00275949"/>
    <w:rsid w:val="002814D4"/>
    <w:rsid w:val="00281C8C"/>
    <w:rsid w:val="00282BE4"/>
    <w:rsid w:val="00286A31"/>
    <w:rsid w:val="00291E15"/>
    <w:rsid w:val="002972D2"/>
    <w:rsid w:val="002A441D"/>
    <w:rsid w:val="002A6DF5"/>
    <w:rsid w:val="002A7CD5"/>
    <w:rsid w:val="002B6FE5"/>
    <w:rsid w:val="002C006F"/>
    <w:rsid w:val="002C0825"/>
    <w:rsid w:val="002C3602"/>
    <w:rsid w:val="002C450E"/>
    <w:rsid w:val="002C6DC8"/>
    <w:rsid w:val="002D2306"/>
    <w:rsid w:val="002D6536"/>
    <w:rsid w:val="002E1030"/>
    <w:rsid w:val="002E3CFF"/>
    <w:rsid w:val="002E40BB"/>
    <w:rsid w:val="002F09F7"/>
    <w:rsid w:val="002F49AB"/>
    <w:rsid w:val="002F6AA2"/>
    <w:rsid w:val="002F7AAC"/>
    <w:rsid w:val="00300BD7"/>
    <w:rsid w:val="0030798C"/>
    <w:rsid w:val="00315972"/>
    <w:rsid w:val="00317469"/>
    <w:rsid w:val="00321AC7"/>
    <w:rsid w:val="0032637B"/>
    <w:rsid w:val="0032704B"/>
    <w:rsid w:val="003328BE"/>
    <w:rsid w:val="00332FC6"/>
    <w:rsid w:val="00335B33"/>
    <w:rsid w:val="00341BFA"/>
    <w:rsid w:val="00362E58"/>
    <w:rsid w:val="00363F28"/>
    <w:rsid w:val="0036792A"/>
    <w:rsid w:val="003700F6"/>
    <w:rsid w:val="00373464"/>
    <w:rsid w:val="0037567B"/>
    <w:rsid w:val="003756BD"/>
    <w:rsid w:val="00375CA8"/>
    <w:rsid w:val="00376855"/>
    <w:rsid w:val="00397D29"/>
    <w:rsid w:val="003A64CF"/>
    <w:rsid w:val="003B7BE4"/>
    <w:rsid w:val="003C4FC7"/>
    <w:rsid w:val="003C62E3"/>
    <w:rsid w:val="003D0250"/>
    <w:rsid w:val="003D463A"/>
    <w:rsid w:val="003D5B92"/>
    <w:rsid w:val="003E6F62"/>
    <w:rsid w:val="003F0141"/>
    <w:rsid w:val="003F1027"/>
    <w:rsid w:val="003F3CB5"/>
    <w:rsid w:val="003F6014"/>
    <w:rsid w:val="00407542"/>
    <w:rsid w:val="00410D26"/>
    <w:rsid w:val="00412503"/>
    <w:rsid w:val="00413743"/>
    <w:rsid w:val="004144A1"/>
    <w:rsid w:val="0041741A"/>
    <w:rsid w:val="00423007"/>
    <w:rsid w:val="00440552"/>
    <w:rsid w:val="004429C4"/>
    <w:rsid w:val="00445031"/>
    <w:rsid w:val="004518F9"/>
    <w:rsid w:val="004547E4"/>
    <w:rsid w:val="00460F27"/>
    <w:rsid w:val="00461097"/>
    <w:rsid w:val="00461866"/>
    <w:rsid w:val="00463729"/>
    <w:rsid w:val="00466444"/>
    <w:rsid w:val="00476F65"/>
    <w:rsid w:val="00477615"/>
    <w:rsid w:val="0048711F"/>
    <w:rsid w:val="00491E17"/>
    <w:rsid w:val="004940D6"/>
    <w:rsid w:val="004A02F1"/>
    <w:rsid w:val="004A1051"/>
    <w:rsid w:val="004B1FAD"/>
    <w:rsid w:val="004B6933"/>
    <w:rsid w:val="004C138F"/>
    <w:rsid w:val="004C28F1"/>
    <w:rsid w:val="004C38FB"/>
    <w:rsid w:val="004C64C4"/>
    <w:rsid w:val="004D2041"/>
    <w:rsid w:val="004D26B3"/>
    <w:rsid w:val="004D749E"/>
    <w:rsid w:val="004D766B"/>
    <w:rsid w:val="004F0007"/>
    <w:rsid w:val="004F0969"/>
    <w:rsid w:val="004F1F0D"/>
    <w:rsid w:val="004F6279"/>
    <w:rsid w:val="004F6917"/>
    <w:rsid w:val="00501F8E"/>
    <w:rsid w:val="00502665"/>
    <w:rsid w:val="005043A2"/>
    <w:rsid w:val="005155FF"/>
    <w:rsid w:val="005164C9"/>
    <w:rsid w:val="005238F6"/>
    <w:rsid w:val="005243DD"/>
    <w:rsid w:val="00526CAF"/>
    <w:rsid w:val="005329E6"/>
    <w:rsid w:val="005373C0"/>
    <w:rsid w:val="00541885"/>
    <w:rsid w:val="00542D1E"/>
    <w:rsid w:val="005545C7"/>
    <w:rsid w:val="005548B3"/>
    <w:rsid w:val="005559C4"/>
    <w:rsid w:val="00560013"/>
    <w:rsid w:val="005601CB"/>
    <w:rsid w:val="005819D4"/>
    <w:rsid w:val="00582427"/>
    <w:rsid w:val="00582F47"/>
    <w:rsid w:val="00583141"/>
    <w:rsid w:val="00583742"/>
    <w:rsid w:val="00584E98"/>
    <w:rsid w:val="00587C4D"/>
    <w:rsid w:val="00594745"/>
    <w:rsid w:val="005972DD"/>
    <w:rsid w:val="005A17F3"/>
    <w:rsid w:val="005A24C9"/>
    <w:rsid w:val="005A4397"/>
    <w:rsid w:val="005C4D68"/>
    <w:rsid w:val="005C6DBD"/>
    <w:rsid w:val="005D41CC"/>
    <w:rsid w:val="005E0051"/>
    <w:rsid w:val="005E51D7"/>
    <w:rsid w:val="005E5652"/>
    <w:rsid w:val="005E62D4"/>
    <w:rsid w:val="005E6626"/>
    <w:rsid w:val="005E667C"/>
    <w:rsid w:val="00604EC2"/>
    <w:rsid w:val="0060538C"/>
    <w:rsid w:val="00607844"/>
    <w:rsid w:val="00610D01"/>
    <w:rsid w:val="00611868"/>
    <w:rsid w:val="0061419E"/>
    <w:rsid w:val="00616982"/>
    <w:rsid w:val="00625275"/>
    <w:rsid w:val="0063336D"/>
    <w:rsid w:val="00635B3B"/>
    <w:rsid w:val="006372AE"/>
    <w:rsid w:val="0064534C"/>
    <w:rsid w:val="00645956"/>
    <w:rsid w:val="00653008"/>
    <w:rsid w:val="00653455"/>
    <w:rsid w:val="00653597"/>
    <w:rsid w:val="006539F5"/>
    <w:rsid w:val="006615C4"/>
    <w:rsid w:val="006675EB"/>
    <w:rsid w:val="0068131F"/>
    <w:rsid w:val="006813DA"/>
    <w:rsid w:val="006834D7"/>
    <w:rsid w:val="00691AC2"/>
    <w:rsid w:val="00694BDB"/>
    <w:rsid w:val="006A34C1"/>
    <w:rsid w:val="006A6593"/>
    <w:rsid w:val="006A779E"/>
    <w:rsid w:val="006C62BF"/>
    <w:rsid w:val="006D0C00"/>
    <w:rsid w:val="006D4283"/>
    <w:rsid w:val="006D537F"/>
    <w:rsid w:val="006D6B31"/>
    <w:rsid w:val="006E14C5"/>
    <w:rsid w:val="006E1864"/>
    <w:rsid w:val="006E2CCB"/>
    <w:rsid w:val="006F46F6"/>
    <w:rsid w:val="006F69A1"/>
    <w:rsid w:val="00704A4C"/>
    <w:rsid w:val="00705BC2"/>
    <w:rsid w:val="00712E87"/>
    <w:rsid w:val="007137C7"/>
    <w:rsid w:val="00715E40"/>
    <w:rsid w:val="00716F82"/>
    <w:rsid w:val="007377F2"/>
    <w:rsid w:val="0074351A"/>
    <w:rsid w:val="00744AA8"/>
    <w:rsid w:val="00751998"/>
    <w:rsid w:val="00757968"/>
    <w:rsid w:val="00763205"/>
    <w:rsid w:val="00767329"/>
    <w:rsid w:val="00774D79"/>
    <w:rsid w:val="00777D91"/>
    <w:rsid w:val="00782234"/>
    <w:rsid w:val="007909C1"/>
    <w:rsid w:val="00792846"/>
    <w:rsid w:val="00794336"/>
    <w:rsid w:val="00797162"/>
    <w:rsid w:val="007A132E"/>
    <w:rsid w:val="007A2D8F"/>
    <w:rsid w:val="007A647D"/>
    <w:rsid w:val="007A797D"/>
    <w:rsid w:val="007A7999"/>
    <w:rsid w:val="007B0515"/>
    <w:rsid w:val="007B11AD"/>
    <w:rsid w:val="007B252D"/>
    <w:rsid w:val="007C0542"/>
    <w:rsid w:val="007C078F"/>
    <w:rsid w:val="007C4720"/>
    <w:rsid w:val="007D621A"/>
    <w:rsid w:val="007F1844"/>
    <w:rsid w:val="007F2866"/>
    <w:rsid w:val="00801329"/>
    <w:rsid w:val="00822FAE"/>
    <w:rsid w:val="00830A9D"/>
    <w:rsid w:val="00832F11"/>
    <w:rsid w:val="008370FC"/>
    <w:rsid w:val="00841D9F"/>
    <w:rsid w:val="00855D12"/>
    <w:rsid w:val="00860763"/>
    <w:rsid w:val="008617CF"/>
    <w:rsid w:val="008637A8"/>
    <w:rsid w:val="00864607"/>
    <w:rsid w:val="008657EA"/>
    <w:rsid w:val="00871D3F"/>
    <w:rsid w:val="00871DF7"/>
    <w:rsid w:val="0087201E"/>
    <w:rsid w:val="00875818"/>
    <w:rsid w:val="008774F8"/>
    <w:rsid w:val="00887903"/>
    <w:rsid w:val="008919CB"/>
    <w:rsid w:val="00892E76"/>
    <w:rsid w:val="00893A77"/>
    <w:rsid w:val="0089406E"/>
    <w:rsid w:val="0089449A"/>
    <w:rsid w:val="00895965"/>
    <w:rsid w:val="008A3D55"/>
    <w:rsid w:val="008B1C41"/>
    <w:rsid w:val="008B23A0"/>
    <w:rsid w:val="008B40F1"/>
    <w:rsid w:val="008B68C1"/>
    <w:rsid w:val="008C4FE3"/>
    <w:rsid w:val="008C7968"/>
    <w:rsid w:val="008E161C"/>
    <w:rsid w:val="008E23C8"/>
    <w:rsid w:val="008F552C"/>
    <w:rsid w:val="008F7CBB"/>
    <w:rsid w:val="009030F1"/>
    <w:rsid w:val="0090389A"/>
    <w:rsid w:val="00903A87"/>
    <w:rsid w:val="00903F57"/>
    <w:rsid w:val="0090474A"/>
    <w:rsid w:val="00905A4A"/>
    <w:rsid w:val="00911A1C"/>
    <w:rsid w:val="00915FA3"/>
    <w:rsid w:val="00917D31"/>
    <w:rsid w:val="00921529"/>
    <w:rsid w:val="0092799D"/>
    <w:rsid w:val="00933581"/>
    <w:rsid w:val="009339CB"/>
    <w:rsid w:val="009414ED"/>
    <w:rsid w:val="00942A54"/>
    <w:rsid w:val="0094498A"/>
    <w:rsid w:val="00950CD2"/>
    <w:rsid w:val="009524D1"/>
    <w:rsid w:val="0095410E"/>
    <w:rsid w:val="009573DE"/>
    <w:rsid w:val="0096311C"/>
    <w:rsid w:val="009660DF"/>
    <w:rsid w:val="00973F38"/>
    <w:rsid w:val="00982C18"/>
    <w:rsid w:val="009856EB"/>
    <w:rsid w:val="00985C6E"/>
    <w:rsid w:val="00987D4E"/>
    <w:rsid w:val="0099328A"/>
    <w:rsid w:val="00993A94"/>
    <w:rsid w:val="00994E1E"/>
    <w:rsid w:val="00997922"/>
    <w:rsid w:val="009A2086"/>
    <w:rsid w:val="009C4B1B"/>
    <w:rsid w:val="009D180D"/>
    <w:rsid w:val="009D2434"/>
    <w:rsid w:val="009E07BC"/>
    <w:rsid w:val="009E40E7"/>
    <w:rsid w:val="009E527B"/>
    <w:rsid w:val="009F6A12"/>
    <w:rsid w:val="00A018BD"/>
    <w:rsid w:val="00A02700"/>
    <w:rsid w:val="00A03409"/>
    <w:rsid w:val="00A04A1D"/>
    <w:rsid w:val="00A124E1"/>
    <w:rsid w:val="00A137D9"/>
    <w:rsid w:val="00A13CBB"/>
    <w:rsid w:val="00A15210"/>
    <w:rsid w:val="00A17C7F"/>
    <w:rsid w:val="00A24550"/>
    <w:rsid w:val="00A308B6"/>
    <w:rsid w:val="00A30B38"/>
    <w:rsid w:val="00A32038"/>
    <w:rsid w:val="00A40CBD"/>
    <w:rsid w:val="00A44CA9"/>
    <w:rsid w:val="00A46B89"/>
    <w:rsid w:val="00A50442"/>
    <w:rsid w:val="00A533F5"/>
    <w:rsid w:val="00A6714F"/>
    <w:rsid w:val="00A72F46"/>
    <w:rsid w:val="00A7361F"/>
    <w:rsid w:val="00A77764"/>
    <w:rsid w:val="00A809EB"/>
    <w:rsid w:val="00A82857"/>
    <w:rsid w:val="00A84AC6"/>
    <w:rsid w:val="00A85C3D"/>
    <w:rsid w:val="00A90C80"/>
    <w:rsid w:val="00A94FCE"/>
    <w:rsid w:val="00A97503"/>
    <w:rsid w:val="00AA39F5"/>
    <w:rsid w:val="00AA4A7F"/>
    <w:rsid w:val="00AA4DB5"/>
    <w:rsid w:val="00AA70C5"/>
    <w:rsid w:val="00AB079B"/>
    <w:rsid w:val="00AB2D15"/>
    <w:rsid w:val="00AB5C27"/>
    <w:rsid w:val="00AB77EA"/>
    <w:rsid w:val="00AC181C"/>
    <w:rsid w:val="00AD222F"/>
    <w:rsid w:val="00AD5F1E"/>
    <w:rsid w:val="00AE4F41"/>
    <w:rsid w:val="00B03D8F"/>
    <w:rsid w:val="00B055AE"/>
    <w:rsid w:val="00B05DD7"/>
    <w:rsid w:val="00B145D6"/>
    <w:rsid w:val="00B21A84"/>
    <w:rsid w:val="00B2223F"/>
    <w:rsid w:val="00B228DE"/>
    <w:rsid w:val="00B24DFA"/>
    <w:rsid w:val="00B31A8E"/>
    <w:rsid w:val="00B32A1E"/>
    <w:rsid w:val="00B35783"/>
    <w:rsid w:val="00B37535"/>
    <w:rsid w:val="00B431C8"/>
    <w:rsid w:val="00B43D94"/>
    <w:rsid w:val="00B50F68"/>
    <w:rsid w:val="00B56DDD"/>
    <w:rsid w:val="00B62CD7"/>
    <w:rsid w:val="00B6794B"/>
    <w:rsid w:val="00B72F5A"/>
    <w:rsid w:val="00B73F06"/>
    <w:rsid w:val="00B76C19"/>
    <w:rsid w:val="00B809AF"/>
    <w:rsid w:val="00B8204B"/>
    <w:rsid w:val="00B8485E"/>
    <w:rsid w:val="00B908C1"/>
    <w:rsid w:val="00B93FFF"/>
    <w:rsid w:val="00BB3449"/>
    <w:rsid w:val="00BB476A"/>
    <w:rsid w:val="00BB684E"/>
    <w:rsid w:val="00BC107D"/>
    <w:rsid w:val="00BD26EF"/>
    <w:rsid w:val="00BD4C5D"/>
    <w:rsid w:val="00BF3768"/>
    <w:rsid w:val="00BF4E0B"/>
    <w:rsid w:val="00BF62A2"/>
    <w:rsid w:val="00C018C6"/>
    <w:rsid w:val="00C06728"/>
    <w:rsid w:val="00C06934"/>
    <w:rsid w:val="00C10815"/>
    <w:rsid w:val="00C1211A"/>
    <w:rsid w:val="00C13227"/>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82801"/>
    <w:rsid w:val="00C86DB2"/>
    <w:rsid w:val="00C87536"/>
    <w:rsid w:val="00C87D5C"/>
    <w:rsid w:val="00CA02A0"/>
    <w:rsid w:val="00CA031C"/>
    <w:rsid w:val="00CA0370"/>
    <w:rsid w:val="00CA343E"/>
    <w:rsid w:val="00CB5783"/>
    <w:rsid w:val="00CC10A1"/>
    <w:rsid w:val="00CC370F"/>
    <w:rsid w:val="00CC3BEF"/>
    <w:rsid w:val="00CC4125"/>
    <w:rsid w:val="00CC4EED"/>
    <w:rsid w:val="00CD0E73"/>
    <w:rsid w:val="00CE0288"/>
    <w:rsid w:val="00CF56DA"/>
    <w:rsid w:val="00D07A7C"/>
    <w:rsid w:val="00D14E50"/>
    <w:rsid w:val="00D219BB"/>
    <w:rsid w:val="00D237C9"/>
    <w:rsid w:val="00D24F4D"/>
    <w:rsid w:val="00D278F6"/>
    <w:rsid w:val="00D3250E"/>
    <w:rsid w:val="00D3266C"/>
    <w:rsid w:val="00D3498F"/>
    <w:rsid w:val="00D40CEB"/>
    <w:rsid w:val="00D41098"/>
    <w:rsid w:val="00D50E0D"/>
    <w:rsid w:val="00D51B58"/>
    <w:rsid w:val="00D57671"/>
    <w:rsid w:val="00D62510"/>
    <w:rsid w:val="00D80C76"/>
    <w:rsid w:val="00D814D2"/>
    <w:rsid w:val="00D824D8"/>
    <w:rsid w:val="00D85664"/>
    <w:rsid w:val="00D85EFD"/>
    <w:rsid w:val="00D86B38"/>
    <w:rsid w:val="00D91E20"/>
    <w:rsid w:val="00D93AA5"/>
    <w:rsid w:val="00D9769E"/>
    <w:rsid w:val="00DA3004"/>
    <w:rsid w:val="00DB2596"/>
    <w:rsid w:val="00DB3B2B"/>
    <w:rsid w:val="00DB4FFE"/>
    <w:rsid w:val="00DB686C"/>
    <w:rsid w:val="00DD188F"/>
    <w:rsid w:val="00DD3B32"/>
    <w:rsid w:val="00DD3B91"/>
    <w:rsid w:val="00DD546B"/>
    <w:rsid w:val="00DD56D6"/>
    <w:rsid w:val="00DD607D"/>
    <w:rsid w:val="00DD641A"/>
    <w:rsid w:val="00DD659C"/>
    <w:rsid w:val="00DD6EE5"/>
    <w:rsid w:val="00DE04F1"/>
    <w:rsid w:val="00DE236E"/>
    <w:rsid w:val="00DE3F90"/>
    <w:rsid w:val="00DF166D"/>
    <w:rsid w:val="00E00482"/>
    <w:rsid w:val="00E03687"/>
    <w:rsid w:val="00E03D2B"/>
    <w:rsid w:val="00E041C4"/>
    <w:rsid w:val="00E05AF4"/>
    <w:rsid w:val="00E068AA"/>
    <w:rsid w:val="00E06DA4"/>
    <w:rsid w:val="00E07985"/>
    <w:rsid w:val="00E12AEA"/>
    <w:rsid w:val="00E141D1"/>
    <w:rsid w:val="00E14A6C"/>
    <w:rsid w:val="00E14B4A"/>
    <w:rsid w:val="00E16F69"/>
    <w:rsid w:val="00E30FFD"/>
    <w:rsid w:val="00E32A82"/>
    <w:rsid w:val="00E36C8A"/>
    <w:rsid w:val="00E46B5F"/>
    <w:rsid w:val="00E606C8"/>
    <w:rsid w:val="00E60A49"/>
    <w:rsid w:val="00E65690"/>
    <w:rsid w:val="00E66966"/>
    <w:rsid w:val="00E7169B"/>
    <w:rsid w:val="00E725AA"/>
    <w:rsid w:val="00E739D5"/>
    <w:rsid w:val="00E76CDB"/>
    <w:rsid w:val="00E77B45"/>
    <w:rsid w:val="00E8072B"/>
    <w:rsid w:val="00E82E5A"/>
    <w:rsid w:val="00E83D4F"/>
    <w:rsid w:val="00E923D9"/>
    <w:rsid w:val="00E92E60"/>
    <w:rsid w:val="00E94DC3"/>
    <w:rsid w:val="00EA295F"/>
    <w:rsid w:val="00EA43E0"/>
    <w:rsid w:val="00EB0349"/>
    <w:rsid w:val="00EB16BC"/>
    <w:rsid w:val="00EB6AD8"/>
    <w:rsid w:val="00EC2733"/>
    <w:rsid w:val="00ED5901"/>
    <w:rsid w:val="00ED590D"/>
    <w:rsid w:val="00ED5F4D"/>
    <w:rsid w:val="00ED6ECB"/>
    <w:rsid w:val="00EE258A"/>
    <w:rsid w:val="00EE322E"/>
    <w:rsid w:val="00EE6E6C"/>
    <w:rsid w:val="00EE7026"/>
    <w:rsid w:val="00EF2B3C"/>
    <w:rsid w:val="00F00274"/>
    <w:rsid w:val="00F02825"/>
    <w:rsid w:val="00F0383B"/>
    <w:rsid w:val="00F03FD4"/>
    <w:rsid w:val="00F07856"/>
    <w:rsid w:val="00F1234D"/>
    <w:rsid w:val="00F126C5"/>
    <w:rsid w:val="00F12BA6"/>
    <w:rsid w:val="00F1395D"/>
    <w:rsid w:val="00F13F46"/>
    <w:rsid w:val="00F25FF8"/>
    <w:rsid w:val="00F31BAA"/>
    <w:rsid w:val="00F3278E"/>
    <w:rsid w:val="00F3536A"/>
    <w:rsid w:val="00F36404"/>
    <w:rsid w:val="00F379B1"/>
    <w:rsid w:val="00F40C61"/>
    <w:rsid w:val="00F40FD6"/>
    <w:rsid w:val="00F42102"/>
    <w:rsid w:val="00F4379F"/>
    <w:rsid w:val="00F54047"/>
    <w:rsid w:val="00F54474"/>
    <w:rsid w:val="00F560F9"/>
    <w:rsid w:val="00F5682B"/>
    <w:rsid w:val="00F649E7"/>
    <w:rsid w:val="00F66148"/>
    <w:rsid w:val="00F7554F"/>
    <w:rsid w:val="00F777EB"/>
    <w:rsid w:val="00F8692E"/>
    <w:rsid w:val="00F8758D"/>
    <w:rsid w:val="00F90C15"/>
    <w:rsid w:val="00F967FE"/>
    <w:rsid w:val="00F96C74"/>
    <w:rsid w:val="00F97CEA"/>
    <w:rsid w:val="00FA480A"/>
    <w:rsid w:val="00FA7E6E"/>
    <w:rsid w:val="00FB25D5"/>
    <w:rsid w:val="00FB5E9D"/>
    <w:rsid w:val="00FB718E"/>
    <w:rsid w:val="00FC0971"/>
    <w:rsid w:val="00FC2744"/>
    <w:rsid w:val="00FC2C41"/>
    <w:rsid w:val="00FC776B"/>
    <w:rsid w:val="00FD494A"/>
    <w:rsid w:val="00FD5C99"/>
    <w:rsid w:val="00FE1374"/>
    <w:rsid w:val="00FE20A0"/>
    <w:rsid w:val="00FE20DE"/>
    <w:rsid w:val="00FE591B"/>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3C0"/>
    <w:rPr>
      <w:color w:val="808080"/>
    </w:rPr>
  </w:style>
  <w:style w:type="paragraph" w:styleId="Header">
    <w:name w:val="header"/>
    <w:basedOn w:val="Normal"/>
    <w:link w:val="HeaderChar"/>
    <w:uiPriority w:val="99"/>
    <w:unhideWhenUsed/>
    <w:rsid w:val="009414ED"/>
    <w:pPr>
      <w:tabs>
        <w:tab w:val="center" w:pos="4680"/>
        <w:tab w:val="right" w:pos="9360"/>
      </w:tabs>
    </w:pPr>
  </w:style>
  <w:style w:type="character" w:customStyle="1" w:styleId="HeaderChar">
    <w:name w:val="Header Char"/>
    <w:basedOn w:val="DefaultParagraphFont"/>
    <w:link w:val="Header"/>
    <w:uiPriority w:val="99"/>
    <w:rsid w:val="009414ED"/>
  </w:style>
  <w:style w:type="paragraph" w:styleId="Footer">
    <w:name w:val="footer"/>
    <w:basedOn w:val="Normal"/>
    <w:link w:val="FooterChar"/>
    <w:uiPriority w:val="99"/>
    <w:unhideWhenUsed/>
    <w:rsid w:val="009414ED"/>
    <w:pPr>
      <w:tabs>
        <w:tab w:val="center" w:pos="4680"/>
        <w:tab w:val="right" w:pos="9360"/>
      </w:tabs>
    </w:pPr>
  </w:style>
  <w:style w:type="character" w:customStyle="1" w:styleId="FooterChar">
    <w:name w:val="Footer Char"/>
    <w:basedOn w:val="DefaultParagraphFont"/>
    <w:link w:val="Footer"/>
    <w:uiPriority w:val="99"/>
    <w:rsid w:val="009414ED"/>
  </w:style>
  <w:style w:type="character" w:styleId="PageNumber">
    <w:name w:val="page number"/>
    <w:basedOn w:val="DefaultParagraphFont"/>
    <w:uiPriority w:val="99"/>
    <w:semiHidden/>
    <w:unhideWhenUsed/>
    <w:rsid w:val="009414ED"/>
  </w:style>
  <w:style w:type="character" w:styleId="LineNumber">
    <w:name w:val="line number"/>
    <w:basedOn w:val="DefaultParagraphFont"/>
    <w:uiPriority w:val="99"/>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uiPriority w:val="99"/>
    <w:semiHidden/>
    <w:unhideWhenUsed/>
    <w:rsid w:val="00DD6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31</Pages>
  <Words>22552</Words>
  <Characters>128551</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129</cp:revision>
  <dcterms:created xsi:type="dcterms:W3CDTF">2022-03-13T07:18:00Z</dcterms:created>
  <dcterms:modified xsi:type="dcterms:W3CDTF">2022-03-1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